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028E1014"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w:t>
      </w:r>
      <w:r w:rsidR="003000AC" w:rsidRPr="003979CC">
        <w:rPr>
          <w:rFonts w:ascii="Times New Roman" w:eastAsiaTheme="minorHAnsi" w:hAnsi="Times New Roman" w:cs="Times New Roman"/>
          <w:color w:val="000000" w:themeColor="text1"/>
        </w:rPr>
        <w:t xml:space="preserve">productivity </w:t>
      </w:r>
      <w:r w:rsidR="007F1400" w:rsidRPr="003979CC">
        <w:rPr>
          <w:rFonts w:ascii="Times New Roman" w:eastAsiaTheme="minorHAnsi" w:hAnsi="Times New Roman" w:cs="Times New Roman"/>
          <w:color w:val="000000" w:themeColor="text1"/>
        </w:rPr>
        <w:t>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236E7B00"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integrated quantitative context.</w:t>
      </w:r>
    </w:p>
    <w:p w14:paraId="637AD3E5" w14:textId="3F1CA266"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w:t>
      </w:r>
      <w:r w:rsidR="00044F05">
        <w:rPr>
          <w:color w:val="000000" w:themeColor="text1"/>
        </w:rPr>
        <w:t xml:space="preserve">survival </w:t>
      </w:r>
      <w:r w:rsidRPr="00B050BA">
        <w:rPr>
          <w:color w:val="000000" w:themeColor="text1"/>
        </w:rPr>
        <w:t xml:space="preserve">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w:t>
      </w:r>
      <w:r w:rsidR="005A3A53">
        <w:t>Chum</w:t>
      </w:r>
      <w:r w:rsidR="00E80D90">
        <w:t xml:space="preserve"> salmon have 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exhibit a</w:t>
      </w:r>
      <w:r>
        <w:t xml:space="preserve"> compound</w:t>
      </w:r>
      <w:r w:rsidR="00AA76EB">
        <w:t>ing</w:t>
      </w:r>
      <w:r>
        <w:t xml:space="preserve"> </w:t>
      </w:r>
      <w:r w:rsidR="00044F05">
        <w:t>e</w:t>
      </w:r>
      <w:r>
        <w:t xml:space="preserve">ffect </w:t>
      </w:r>
      <w:r w:rsidR="00333BAC">
        <w:t xml:space="preserve">on </w:t>
      </w:r>
      <w:r>
        <w:t xml:space="preserve">population </w:t>
      </w:r>
      <w:r w:rsidR="00391CBD">
        <w:t>productivity</w:t>
      </w:r>
      <w:r>
        <w:t xml:space="preserve">. Our results underscore the importance </w:t>
      </w:r>
      <w:r w:rsidR="007B7DBF">
        <w:t xml:space="preserve">of evaluating ecosystem impacts on fish </w:t>
      </w:r>
      <w:r w:rsidR="007B7DBF">
        <w:lastRenderedPageBreak/>
        <w:t xml:space="preserve">survival across multiple life stages and the challenges in 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F743AFC"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37503A8"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life history periods</w:t>
      </w:r>
      <w:r w:rsidR="00044F05">
        <w:t xml:space="preserve"> for Yukon River fall Chum</w:t>
      </w:r>
      <w:r>
        <w:t xml:space="preserve">. Understanding stage-specific </w:t>
      </w:r>
      <w:r w:rsidR="00780699">
        <w:lastRenderedPageBreak/>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5C6549DD" w:rsidR="001F7BBD" w:rsidRDefault="005044C4" w:rsidP="00780699">
      <w:pPr>
        <w:pStyle w:val="whitespace-pre-wrap"/>
        <w:spacing w:before="0" w:beforeAutospacing="0" w:after="0" w:afterAutospacing="0"/>
        <w:ind w:firstLine="360"/>
      </w:pPr>
      <w:r>
        <w:t xml:space="preserve">The recent crashes in Yukon River </w:t>
      </w:r>
      <w:r w:rsidR="005A3A53">
        <w:t>Chum</w:t>
      </w:r>
      <w:r>
        <w:t xml:space="preserve">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immediately begin their outmigration 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freshwater</w:t>
      </w:r>
      <w:r w:rsidR="00905818">
        <w:t xml:space="preserve"> ecosystems</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736E1F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2DD8B1BC"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5A3A53">
        <w:t>Chum</w:t>
      </w:r>
      <w:r>
        <w:t xml:space="preserve">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044F05">
        <w:t>seven</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5071D4D"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429375F1"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r w:rsidR="00020B06">
        <w:t>the</w:t>
      </w:r>
      <w:r w:rsidR="006B367F">
        <w:t xml:space="preserve"> first winter</w:t>
      </w:r>
      <w:r w:rsidR="006B367F" w:rsidRPr="004802C8">
        <w:t xml:space="preserve"> in the marine </w:t>
      </w:r>
      <w:r w:rsidR="00020B06">
        <w:t>environment to maturity</w:t>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3FAE4AE2"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51CE09E6"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w:t>
      </w:r>
      <w:r w:rsidR="00DE31A8">
        <w:lastRenderedPageBreak/>
        <w:t xml:space="preserve">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401925">
        <w:t xml:space="preserve"> (Table 1)</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493DE84"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1</m:t>
        </m:r>
      </m:oMath>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75CAC6C8"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xml:space="preserve">. </w:t>
      </w:r>
      <w:r w:rsidR="002D73EA">
        <w:t xml:space="preserve">We conducted sensitivity testing on this annual mortality assumption by running the model using M=0.1 and M = 0.2 and found that population estimates and parameters where not highly sensitive to changes in annual mortality rate (Figure S4). </w:t>
      </w:r>
      <w:r>
        <w:t>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45DAE157"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Pr>
          <w:vertAlign w:val="subscript"/>
        </w:rPr>
        <w:t xml:space="preserve">. </w:t>
      </w:r>
      <w:r>
        <w:t xml:space="preserve">The resulting catch-at-age in calendar year </w:t>
      </w:r>
      <m:oMath>
        <m:r>
          <w:rPr>
            <w:rFonts w:ascii="Cambria Math" w:hAnsi="Cambria Math"/>
          </w:rPr>
          <m:t>y</m:t>
        </m:r>
      </m:oMath>
      <w:r>
        <w:t xml:space="preserve"> is:</w:t>
      </w:r>
    </w:p>
    <w:p w14:paraId="45185459" w14:textId="1B6B645F"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5B8C61AA"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339B02CD"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10D3D068" w:rsidR="005310D7" w:rsidRDefault="005310D7" w:rsidP="005310D7">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w:t>
      </w:r>
      <w:r>
        <w:t>at 0.001, representing a low level of density dependence.</w:t>
      </w:r>
      <w:r>
        <w:t xml:space="preserve"> </w:t>
      </w:r>
      <w:r>
        <w:t>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A75A82"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m:t>
            </m:r>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m:t>
                </m:r>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Pr="004802C8">
        <w:tab/>
        <w:t>Eq. 4.1</w:t>
      </w:r>
      <w:r>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67A73BD" w14:textId="3B637953" w:rsidR="00EA4645" w:rsidRPr="00684ACE" w:rsidRDefault="00084B70" w:rsidP="00684ACE">
      <w:pPr>
        <w:pStyle w:val="whitespace-pre-wrap"/>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Alaska Department of Fish and Game (ADF&amp;G) and </w:t>
      </w:r>
      <w:r w:rsidR="00DE4DB7">
        <w:t xml:space="preserve">NOAA National Marine Fisheries Service </w:t>
      </w:r>
      <w:r w:rsidR="00EA4645">
        <w:t xml:space="preserve">in the Bering Sea, run reconstruction </w:t>
      </w:r>
      <w:r w:rsidR="00302955">
        <w:t xml:space="preserve">model outputs describing </w:t>
      </w:r>
      <w:r w:rsidR="00EA4645">
        <w:t xml:space="preserve">adult </w:t>
      </w:r>
      <w:r w:rsidR="005A3A53">
        <w:t>Chum</w:t>
      </w:r>
      <w:r w:rsidR="00EA4645">
        <w:t xml:space="preserve"> salmon returning to the Yukon River </w:t>
      </w:r>
      <w:r w:rsidR="00EA4645">
        <w:t>to spawn, and environmental covariates spanning brood years 200</w:t>
      </w:r>
      <w:r w:rsidR="00AB0C80">
        <w:t>2</w:t>
      </w:r>
      <w:r w:rsidR="00EA4645">
        <w:t xml:space="preserve"> – 202</w:t>
      </w:r>
      <w:r w:rsidR="00AB0C80">
        <w:t>2</w:t>
      </w:r>
      <w:r w:rsidR="00EA4645">
        <w:t xml:space="preserve">.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00EA4645" w:rsidRPr="004802C8">
        <w:t xml:space="preserve">We fit the </w:t>
      </w:r>
      <w:r w:rsidR="00EA4645">
        <w:t>IPM</w:t>
      </w:r>
      <w:r w:rsidR="00EA4645" w:rsidRPr="004802C8">
        <w:t xml:space="preserve"> to </w:t>
      </w:r>
      <w:r w:rsidR="00EA4645">
        <w:t xml:space="preserve">these </w:t>
      </w:r>
      <w:r w:rsidR="00EA4645" w:rsidRPr="004802C8">
        <w:t xml:space="preserve">datasets using Bayesian inference </w:t>
      </w:r>
      <w:r w:rsidR="00BD3B85">
        <w:t xml:space="preserve">using the </w:t>
      </w:r>
      <w:r w:rsidR="00923851">
        <w:t>STAN</w:t>
      </w:r>
      <w:r w:rsidR="00BD3B85">
        <w:t xml:space="preserve"> platform</w:t>
      </w:r>
      <w:r w:rsidR="00923851">
        <w:t xml:space="preserve"> </w:t>
      </w:r>
      <w:r w:rsidR="00EA4645" w:rsidRPr="004802C8">
        <w:t xml:space="preserve">and implemented the model using the rstan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each population separately, with four chains run for </w:t>
      </w:r>
      <w:r w:rsidR="00F762C1">
        <w:t>60</w:t>
      </w:r>
      <w:r w:rsidR="00F8419C">
        <w:t>,000 iterations</w:t>
      </w:r>
      <w:r w:rsidR="00F762C1">
        <w:t xml:space="preserve">, </w:t>
      </w:r>
      <w:r w:rsidR="00F8419C">
        <w:t xml:space="preserve">a </w:t>
      </w:r>
      <w:r w:rsidR="00F762C1">
        <w:t>16</w:t>
      </w:r>
      <w:r w:rsidR="00F8419C">
        <w:t>% burn in rate</w:t>
      </w:r>
      <w:r w:rsidR="00F762C1">
        <w:t xml:space="preserve"> and a thinning rate of 1/40</w:t>
      </w:r>
      <w:r w:rsidR="00F8419C">
        <w:t xml:space="preserve">, resulting in </w:t>
      </w:r>
      <w:r w:rsidR="00F762C1">
        <w:t>2</w:t>
      </w:r>
      <w:r w:rsidR="00F8419C">
        <w:t>,000 saved iterations.</w:t>
      </w:r>
      <w:r w:rsidR="00EA4645" w:rsidRPr="004802C8">
        <w:t xml:space="preserve"> </w:t>
      </w:r>
      <w:r w:rsidR="00EA4645">
        <w:t>W</w:t>
      </w:r>
      <w:r w:rsidR="00EA4645" w:rsidRPr="004802C8">
        <w:t xml:space="preserve">e used an adapt-delta of 0.99 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visually inspected trace plots</w:t>
      </w:r>
      <w:r w:rsidR="00BD3B85">
        <w:t xml:space="preserve"> to ensure</w:t>
      </w:r>
      <w:r w:rsidR="00EA4645" w:rsidRPr="004802C8">
        <w:t xml:space="preserve"> </w:t>
      </w:r>
      <w:r w:rsidR="00BD3B85">
        <w:t xml:space="preserve">all chains converged to a stationary distribution </w:t>
      </w:r>
      <w:r w:rsidR="00EA4645" w:rsidRPr="004802C8">
        <w:t>(Figure S</w:t>
      </w:r>
      <w:r w:rsidR="00EA4645">
        <w:t>2</w:t>
      </w:r>
      <w:r w:rsidR="00EA4645" w:rsidRPr="004802C8">
        <w:t xml:space="preserve">). </w:t>
      </w:r>
      <w:r w:rsidR="00EA4645" w:rsidRPr="004802C8">
        <w:rPr>
          <w:color w:val="000000"/>
        </w:rPr>
        <w:t xml:space="preserve">We used the </w:t>
      </w:r>
      <w:r w:rsidR="00EA4645" w:rsidRPr="001A3C64">
        <w:rPr>
          <w:i/>
          <w:iCs/>
          <w:color w:val="000000"/>
        </w:rPr>
        <w:t>priorsense</w:t>
      </w:r>
      <w:r w:rsidR="00EA4645" w:rsidRPr="004802C8">
        <w:rPr>
          <w:color w:val="000000"/>
        </w:rPr>
        <w:t xml:space="preserve"> packag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p>
    <w:p w14:paraId="32B6FDD7" w14:textId="77777777" w:rsidR="00EA4645" w:rsidRPr="004802C8" w:rsidRDefault="00EA4645" w:rsidP="00EA4645">
      <w:pPr>
        <w:pStyle w:val="Heading4"/>
      </w:pPr>
      <w:r>
        <w:t xml:space="preserve">2.3 Population Data  </w:t>
      </w:r>
    </w:p>
    <w:p w14:paraId="0789FF11" w14:textId="310BFCD4" w:rsidR="007362E2" w:rsidRDefault="009506B5" w:rsidP="00AB0C8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 xml:space="preserve">The survey is conducted annually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 xml:space="preserve">end of the first summer at sea before they migrate to the Gulf of Alaska/Eastern </w:t>
      </w:r>
      <w:r w:rsidR="00EA4645" w:rsidRPr="00C52150">
        <w:lastRenderedPageBreak/>
        <w:t>Aleutians for their first winter.</w:t>
      </w:r>
      <w:r w:rsidR="00C52150" w:rsidRPr="00C52150">
        <w:t xml:space="preserve"> </w:t>
      </w:r>
      <w:r w:rsidR="00AB0C80">
        <w:t>Chum salmon</w:t>
      </w:r>
      <w:r w:rsidR="00AB0C80" w:rsidRPr="004802C8">
        <w:t xml:space="preserve"> caught in this survey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a </w:t>
      </w:r>
      <w:r w:rsidR="0002509A">
        <w:t xml:space="preserve">catchability </w:t>
      </w:r>
      <w:r w:rsidR="00EA4645" w:rsidRPr="004802C8">
        <w:t xml:space="preserve">constant </w:t>
      </w:r>
      <w:r w:rsidR="00EA4645" w:rsidRPr="004802C8">
        <w:rPr>
          <w:i/>
          <w:iCs/>
        </w:rPr>
        <w:t>q</w:t>
      </w:r>
      <w:r w:rsidR="00EA4645" w:rsidRPr="004802C8">
        <w:t xml:space="preserve">. We fit the </w:t>
      </w:r>
      <w:r w:rsidR="00EA4645">
        <w:t xml:space="preserve">IPM </w:t>
      </w:r>
      <w:r w:rsidR="00EA4645" w:rsidRPr="004802C8">
        <w:t>to the juvenile</w:t>
      </w:r>
      <w:r w:rsidR="00EA4645">
        <w:t xml:space="preserve"> abundance</w:t>
      </w:r>
      <w:r w:rsidR="00EA4645" w:rsidRPr="004802C8">
        <w:t xml:space="preserve"> index</w:t>
      </w:r>
      <w:r w:rsidR="00EA4645">
        <w:t xml:space="preserve">, </w:t>
      </w:r>
      <w:proofErr w:type="spellStart"/>
      <w:r w:rsidR="00EA4645" w:rsidRPr="007362E2">
        <w:rPr>
          <w:i/>
          <w:iCs/>
        </w:rPr>
        <w:t>J</w:t>
      </w:r>
      <w:r w:rsidR="00EA4645" w:rsidRPr="007362E2">
        <w:rPr>
          <w:i/>
          <w:iCs/>
          <w:vertAlign w:val="subscript"/>
        </w:rPr>
        <w:t>t</w:t>
      </w:r>
      <w:proofErr w:type="spellEnd"/>
      <w:r w:rsidR="007362E2">
        <w:rPr>
          <w:i/>
          <w:iCs/>
          <w:vertAlign w:val="subscript"/>
        </w:rPr>
        <w:t>,</w:t>
      </w:r>
      <w:r w:rsidR="00EA4645" w:rsidRPr="004802C8">
        <w:t xml:space="preserve"> ranging from brood years 2002 to 2022. </w:t>
      </w:r>
      <w:r w:rsidR="007362E2" w:rsidRPr="007362E2">
        <w:t xml:space="preserve">To incorporate </w:t>
      </w:r>
      <w:r w:rsidR="00BA7A49">
        <w:t xml:space="preserve">known </w:t>
      </w:r>
      <w:r w:rsidR="007362E2" w:rsidRPr="007362E2">
        <w:t xml:space="preserve">error in </w:t>
      </w:r>
      <w:r w:rsidR="007362E2">
        <w:t>juvenile</w:t>
      </w:r>
      <w:r w:rsidR="007362E2" w:rsidRPr="007362E2">
        <w:t xml:space="preserve"> abundance from the </w:t>
      </w:r>
      <w:r w:rsidR="007362E2">
        <w:t>Bering Sea survey index</w:t>
      </w:r>
      <w:r w:rsidR="00BA7A49">
        <w:t xml:space="preserve"> to the total observation error</w:t>
      </w:r>
      <w:r w:rsidR="007362E2">
        <w:t xml:space="preserve">, </w:t>
      </w:r>
      <w:r w:rsidR="007A4DF9">
        <w:t xml:space="preserve">we fixed sigma in each likelihood </w:t>
      </w:r>
      <w:r w:rsidR="007A4DF9" w:rsidRPr="007362E2">
        <w:t>using</w:t>
      </w:r>
      <w:r w:rsidR="007A4DF9">
        <w:t xml:space="preserve"> the average standard deviation from the </w:t>
      </w:r>
      <w:r w:rsidR="004E31EA">
        <w:t>juvenile</w:t>
      </w:r>
      <w:r w:rsidR="007362E2" w:rsidRPr="007362E2">
        <w:t xml:space="preserve"> abundance</w:t>
      </w:r>
      <w:r w:rsidR="007A4DF9">
        <w:t xml:space="preserve"> index. </w:t>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1B7E6E9C" w:rsidR="00EA4645" w:rsidRPr="004802C8" w:rsidRDefault="00EA4645" w:rsidP="00F40940">
      <w:pPr>
        <w:ind w:firstLine="360"/>
      </w:pPr>
      <w:r>
        <w:t>T</w:t>
      </w:r>
      <w:r w:rsidRPr="004802C8">
        <w:t>otal return, harvest and spawner estimates 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r w:rsidR="00837665">
        <w:t xml:space="preserve">Yukon river Chum salmon are </w:t>
      </w:r>
      <w:r w:rsidR="00F40940">
        <w:t xml:space="preserve">also </w:t>
      </w:r>
      <w:r w:rsidR="00837665">
        <w:t xml:space="preserve">caught as bycatch in the Bering Sea pollock fishery. However, the impact is estimated to be </w:t>
      </w:r>
      <w:r w:rsidR="00F40940">
        <w:t>less than 2</w:t>
      </w:r>
      <w:r w:rsidR="00837665">
        <w:t xml:space="preserve">%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Due to a shorter timeseries and </w:t>
      </w:r>
      <w:r w:rsidR="00AB0C80">
        <w:t>low</w:t>
      </w:r>
      <w:r w:rsidR="00F40940">
        <w:t xml:space="preserve"> impact</w:t>
      </w:r>
      <w:r w:rsidR="00AB0C80">
        <w:t xml:space="preserve"> rate</w:t>
      </w:r>
      <w:r w:rsidR="00F40940">
        <w:t>, we have not included these removal</w:t>
      </w:r>
      <w:r w:rsidR="00AB0C80">
        <w:t xml:space="preserve"> estimates</w:t>
      </w:r>
      <w:r w:rsidR="00F40940">
        <w:t xml:space="preserve"> in the model. </w:t>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20A80B1"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AB0C80">
        <w:t>2</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7A4DF9">
        <w:t>standard deviation</w:t>
      </w:r>
      <w:r w:rsidR="00421525">
        <w:t xml:space="preserve"> </w:t>
      </w:r>
      <w:r w:rsidR="007A4DF9">
        <w:t>from</w:t>
      </w:r>
      <w:r w:rsidR="00421525">
        <w:t xml:space="preserve"> the Fall Chum 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lastRenderedPageBreak/>
        <w:t>2.</w:t>
      </w:r>
      <w:r>
        <w:t>4</w:t>
      </w:r>
      <w:r w:rsidRPr="004802C8">
        <w:t xml:space="preserve"> Priors</w:t>
      </w:r>
    </w:p>
    <w:p w14:paraId="30993CDD" w14:textId="7D0B03F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Normal(0,0.1). </w:t>
      </w:r>
      <w:r>
        <w:t>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984E672"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 zero mean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27035A3A"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 xml:space="preserve">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418BD06D"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7E47F5">
        <w:t xml:space="preserve">2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FDA6F22"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xml:space="preserve">. The hypothesized positive </w:t>
      </w:r>
      <w:r w:rsidR="00EA4645" w:rsidRPr="004802C8">
        <w:lastRenderedPageBreak/>
        <w:t>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w:t>
      </w:r>
      <w:r w:rsidRPr="00F41728">
        <w:rPr>
          <w:color w:val="000000" w:themeColor="text1"/>
        </w:rPr>
        <w:t xml:space="preserve">represent the temperature conditions preceding the NBS survey and represent ecosystem conditions for the juvenile’s 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97270C7"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702A086B"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salmon </w:t>
      </w:r>
      <w:r w:rsidR="0015305E">
        <w:t>survival</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t>from</w:t>
      </w:r>
      <w:r w:rsidRPr="004802C8">
        <w:t xml:space="preserve"> the Eastern Aleutian Islands, </w:t>
      </w:r>
      <w:r>
        <w:t xml:space="preserve">and </w:t>
      </w:r>
      <w:r w:rsidRPr="004802C8">
        <w:t xml:space="preserve">annual total </w:t>
      </w:r>
      <w:r w:rsidR="005A3A53">
        <w:t>Chum</w:t>
      </w:r>
      <w:r w:rsidRPr="004802C8">
        <w:t xml:space="preserve"> hatchery releases</w:t>
      </w:r>
      <w:r w:rsidR="00CE629D">
        <w:t xml:space="preserve"> </w:t>
      </w:r>
      <w:r w:rsidRPr="004802C8">
        <w:t xml:space="preserve">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in EBS/NBS survey </w:t>
      </w:r>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1C94D47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w:t>
      </w:r>
      <w:r w:rsidRPr="004802C8">
        <w:rPr>
          <w:rFonts w:eastAsiaTheme="minorEastAsia"/>
        </w:rPr>
        <w:lastRenderedPageBreak/>
        <w:t xml:space="preserve">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085CF3DB"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almon productivity and survival</w:t>
      </w:r>
      <w:r w:rsidR="00B946A1">
        <w:t>, which are hypothesized to reflect</w:t>
      </w:r>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year</w:t>
      </w:r>
      <w:r w:rsidR="00791ED3">
        <w:t xml:space="preserve">.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40D80027"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rsidR="00BC7018">
        <w:t>throughout</w:t>
      </w:r>
      <w:r>
        <w:t xml:space="preserve"> the timeseries</w:t>
      </w:r>
      <w:r w:rsidR="00BC7018">
        <w:t>.</w:t>
      </w:r>
      <w:r>
        <w:t xml:space="preserve"> </w:t>
      </w:r>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lastRenderedPageBreak/>
        <w:t>3.2 Estimated Covariate Effects</w:t>
      </w:r>
    </w:p>
    <w:p w14:paraId="6D2EDADC" w14:textId="7597B900"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r w:rsidR="002A570C">
        <w:t>The covariate results represent the percent change in survival resulting from</w:t>
      </w:r>
      <w:r w:rsidR="005D30CC" w:rsidRPr="00343D1F">
        <w:t xml:space="preserve"> 1 standard deviation increase in the covariate</w:t>
      </w:r>
      <w:r w:rsidR="002A570C">
        <w:t>, conditional on the basal productivity rate and maximum carrying capacity</w:t>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2A570C">
        <w:t xml:space="preserve">a </w:t>
      </w:r>
      <w:r w:rsidR="00791424">
        <w:t>weak</w:t>
      </w:r>
      <w:r w:rsidR="0065585C" w:rsidRPr="00343D1F">
        <w:t xml:space="preserve"> positive </w:t>
      </w:r>
      <w:r w:rsidR="002A570C">
        <w:t xml:space="preserve">relationship between </w:t>
      </w:r>
      <w:r w:rsidR="00791424">
        <w:t xml:space="preserve">winter snowpack </w:t>
      </w:r>
      <w:r w:rsidR="0065585C" w:rsidRPr="00343D1F">
        <w:t xml:space="preserve">on juvenile </w:t>
      </w:r>
      <w:r w:rsidR="002476C1">
        <w:t>survival</w:t>
      </w:r>
      <w:r w:rsidR="002A570C">
        <w:t xml:space="preserve">, suggesting that an increase in snowpack is </w:t>
      </w:r>
      <w:r w:rsidR="002A570C" w:rsidRPr="004A4446">
        <w:t xml:space="preserve">associated with </w:t>
      </w:r>
      <w:r w:rsidR="00C55BE8" w:rsidRPr="004A4446">
        <w:t>5.66</w:t>
      </w:r>
      <w:r w:rsidR="002A570C" w:rsidRPr="004A4446">
        <w:t>% increase in survival</w:t>
      </w:r>
      <w:r w:rsidR="002476C1" w:rsidRPr="004A4446">
        <w:t xml:space="preserve"> </w:t>
      </w:r>
      <w:r w:rsidR="0065585C" w:rsidRPr="004A4446">
        <w:t>(</w:t>
      </w:r>
      <w:r w:rsidR="00C55BE8" w:rsidRPr="004A4446">
        <w:t>5.66%</w:t>
      </w:r>
      <w:r w:rsidR="0055735C" w:rsidRPr="004A4446">
        <w:t>, 95% CI: (</w:t>
      </w:r>
      <w:r w:rsidR="00C55BE8" w:rsidRPr="004A4446">
        <w:t>-2.19,13.91</w:t>
      </w:r>
      <w:r w:rsidR="0055735C" w:rsidRPr="004A4446">
        <w:t>),</w:t>
      </w:r>
      <w:r w:rsidR="0055735C" w:rsidRPr="004A4446">
        <w:rPr>
          <w:b/>
          <w:bCs/>
        </w:rPr>
        <w:t xml:space="preserve"> </w:t>
      </w:r>
      <w:r w:rsidR="0065585C" w:rsidRPr="004A4446">
        <w:t>Table S</w:t>
      </w:r>
      <w:r w:rsidR="000D2233" w:rsidRPr="004A4446">
        <w:t>2</w:t>
      </w:r>
      <w:r w:rsidR="0065585C" w:rsidRPr="004A4446">
        <w:t xml:space="preserve">, Figure 4). </w:t>
      </w:r>
      <w:r w:rsidR="00065521" w:rsidRPr="004A4446">
        <w:t xml:space="preserve">Covariates applied to </w:t>
      </w:r>
      <w:r w:rsidR="002B3CD2" w:rsidRPr="004A4446">
        <w:t xml:space="preserve">the </w:t>
      </w:r>
      <w:r w:rsidR="00BC7018" w:rsidRPr="004A4446">
        <w:t>marine stage, from the</w:t>
      </w:r>
      <w:r w:rsidR="002B3CD2" w:rsidRPr="004A4446">
        <w:t xml:space="preserve"> first winter at sea to maturity, </w:t>
      </w:r>
      <w:r w:rsidR="00065521" w:rsidRPr="004A4446">
        <w:t xml:space="preserve">appeared to have a </w:t>
      </w:r>
      <w:r w:rsidR="00F527C8" w:rsidRPr="004A4446">
        <w:t xml:space="preserve">stronger </w:t>
      </w:r>
      <w:r w:rsidR="00063EE3" w:rsidRPr="004A4446">
        <w:t>association with</w:t>
      </w:r>
      <w:r w:rsidR="00065521" w:rsidRPr="004A4446">
        <w:t xml:space="preserve"> </w:t>
      </w:r>
      <w:r w:rsidR="002476C1" w:rsidRPr="004A4446">
        <w:t>survival</w:t>
      </w:r>
      <w:r w:rsidR="00065521" w:rsidRPr="004A4446">
        <w:t xml:space="preserve">. </w:t>
      </w:r>
      <w:r w:rsidR="0065585C" w:rsidRPr="004A4446">
        <w:t xml:space="preserve">We found </w:t>
      </w:r>
      <w:r w:rsidR="00496AC5" w:rsidRPr="004A4446">
        <w:t>a</w:t>
      </w:r>
      <w:r w:rsidR="0065585C" w:rsidRPr="004A4446">
        <w:t xml:space="preserve"> 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815178" w:rsidRPr="004A4446">
        <w:t xml:space="preserve"> (-1</w:t>
      </w:r>
      <w:r w:rsidR="00C55BE8" w:rsidRPr="004A4446">
        <w:t>6.30%</w:t>
      </w:r>
      <w:r w:rsidR="00815178" w:rsidRPr="004A4446">
        <w:t>, 95% CI: (-</w:t>
      </w:r>
      <w:r w:rsidR="00C55BE8" w:rsidRPr="004A4446">
        <w:t>21.85</w:t>
      </w:r>
      <w:r w:rsidR="00815178" w:rsidRPr="004A4446">
        <w:t xml:space="preserve">, </w:t>
      </w:r>
      <w:r w:rsidR="004A4446" w:rsidRPr="004A4446">
        <w:t xml:space="preserve">         </w:t>
      </w:r>
      <w:r w:rsidR="00C55BE8" w:rsidRPr="004A4446">
        <w:t>-</w:t>
      </w:r>
      <w:r w:rsidR="00815178" w:rsidRPr="004A4446">
        <w:t>1</w:t>
      </w:r>
      <w:r w:rsidR="00C55BE8" w:rsidRPr="004A4446">
        <w:t>0.78</w:t>
      </w:r>
      <w:r w:rsidR="00815178" w:rsidRPr="004A4446">
        <w:t>))</w:t>
      </w:r>
      <w:r w:rsidR="002A570C" w:rsidRPr="004A4446">
        <w:t xml:space="preserve">. We also found a </w:t>
      </w:r>
      <w:r w:rsidR="00C55BE8" w:rsidRPr="004A4446">
        <w:t>negative</w:t>
      </w:r>
      <w:r w:rsidR="002A570C" w:rsidRPr="004A4446">
        <w:t xml:space="preserve"> relationship between marine survival and </w:t>
      </w:r>
      <w:r w:rsidR="00496AC5" w:rsidRPr="004A4446">
        <w:t>winter SST</w:t>
      </w:r>
      <w:r w:rsidR="002A570C" w:rsidRPr="004A4446">
        <w:t xml:space="preserve"> in the Aleutians Islands</w:t>
      </w:r>
      <w:r w:rsidR="00815178" w:rsidRPr="004A4446">
        <w:t xml:space="preserve"> (</w:t>
      </w:r>
      <w:r w:rsidR="00C55BE8" w:rsidRPr="004A4446">
        <w:t>-21.63</w:t>
      </w:r>
      <w:r w:rsidR="00815178" w:rsidRPr="004A4446">
        <w:t>, 95% CI: (-</w:t>
      </w:r>
      <w:r w:rsidR="00C55BE8" w:rsidRPr="004A4446">
        <w:t>21.85,-10.78</w:t>
      </w:r>
      <w:r w:rsidR="002A570C" w:rsidRPr="004A4446">
        <w:t>)) (</w:t>
      </w:r>
      <w:r w:rsidR="00382AE1" w:rsidRPr="004A4446">
        <w:t>Table S2, Figure 4</w:t>
      </w:r>
      <w:r w:rsidR="00815178" w:rsidRPr="004A4446">
        <w:t>)</w:t>
      </w:r>
      <w:r w:rsidR="0065585C" w:rsidRPr="004A4446">
        <w:t xml:space="preserve">. </w:t>
      </w:r>
      <w:r w:rsidR="00934177" w:rsidRPr="004A4446">
        <w:t>Finally, we</w:t>
      </w:r>
      <w:r w:rsidR="0065585C" w:rsidRPr="004A4446">
        <w:t xml:space="preserve"> found a positive effect of juvenile stomach fullness on marine </w:t>
      </w:r>
      <w:r w:rsidR="002476C1" w:rsidRPr="004A4446">
        <w:t>survival</w:t>
      </w:r>
      <w:r w:rsidR="0065585C" w:rsidRPr="004A4446">
        <w:t>, meaning that juveniles in better condition are more likely to survive their first winter at sea</w:t>
      </w:r>
      <w:r w:rsidR="00951918" w:rsidRPr="004A4446">
        <w:t xml:space="preserve"> (</w:t>
      </w:r>
      <w:r w:rsidR="00C55BE8" w:rsidRPr="004A4446">
        <w:t>14.84%</w:t>
      </w:r>
      <w:r w:rsidR="00177B2F" w:rsidRPr="004A4446">
        <w:t>, 95% CI: (</w:t>
      </w:r>
      <w:r w:rsidR="00C55BE8" w:rsidRPr="004A4446">
        <w:t>9.75</w:t>
      </w:r>
      <w:r w:rsidR="00177B2F" w:rsidRPr="004A4446">
        <w:t xml:space="preserve">, </w:t>
      </w:r>
      <w:r w:rsidR="00C55BE8" w:rsidRPr="004A4446">
        <w:t>19.59</w:t>
      </w:r>
      <w:r w:rsidR="00177B2F" w:rsidRPr="004A4446">
        <w:t>)</w:t>
      </w:r>
      <w:r w:rsidR="00951918" w:rsidRPr="004A4446">
        <w:t>, 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5BE43DD1"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 xml:space="preserve">each covariat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2525CA">
        <w:rPr>
          <w:sz w:val="24"/>
          <w:szCs w:val="24"/>
        </w:rPr>
        <w:t>Covariate coefficient e</w:t>
      </w:r>
      <w:r w:rsidR="002511C2">
        <w:rPr>
          <w:sz w:val="24"/>
          <w:szCs w:val="24"/>
        </w:rPr>
        <w:t>stimates</w:t>
      </w:r>
      <w:r w:rsidR="00F26750">
        <w:rPr>
          <w:sz w:val="24"/>
          <w:szCs w:val="24"/>
        </w:rPr>
        <w:t xml:space="preserve"> did not change </w:t>
      </w:r>
      <w:r w:rsidR="00B314EE">
        <w:rPr>
          <w:sz w:val="24"/>
          <w:szCs w:val="24"/>
        </w:rPr>
        <w:t xml:space="preserve">by </w:t>
      </w:r>
      <w:r w:rsidR="00F26750">
        <w:rPr>
          <w:sz w:val="24"/>
          <w:szCs w:val="24"/>
        </w:rPr>
        <w:t xml:space="preserve">greater than one standard deviation when other covariates were removed.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0B7185B2" w:rsidR="005F74FB" w:rsidRPr="00526F5D" w:rsidRDefault="005F74FB" w:rsidP="00D55FB5">
      <w:pPr>
        <w:ind w:firstLine="720"/>
      </w:pPr>
      <w:r>
        <w:t xml:space="preserve">Our integrated population model reveals that </w:t>
      </w:r>
      <w:r w:rsidR="00E65BF4">
        <w:t xml:space="preserve">variation in </w:t>
      </w:r>
      <w:r>
        <w:t xml:space="preserve">Yukon River </w:t>
      </w:r>
      <w:r w:rsidR="008831F2">
        <w:t>f</w:t>
      </w:r>
      <w:r>
        <w:t xml:space="preserve">all </w:t>
      </w:r>
      <w:r w:rsidR="005A3A53">
        <w:t>Chum</w:t>
      </w:r>
      <w:r>
        <w:t xml:space="preserve"> salmon</w:t>
      </w:r>
      <w:r w:rsidR="00E65BF4">
        <w:t xml:space="preserve"> abundances, including recent declines,</w:t>
      </w:r>
      <w:r>
        <w:t xml:space="preserve"> </w:t>
      </w:r>
      <w:r w:rsidR="00E65BF4">
        <w:t>is</w:t>
      </w:r>
      <w:r w:rsidR="00E839DA">
        <w:t xml:space="preserve"> associated with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w:t>
      </w:r>
      <w:r w:rsidR="002A165C">
        <w:t>across the lifecycle</w:t>
      </w:r>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t xml:space="preserve">. These findings contribute to a growing body of evidence suggesting that Pacific salmon populations are </w:t>
      </w:r>
      <w:r w:rsidRPr="00526F5D">
        <w:t xml:space="preserve">increasingly vulnerable to </w:t>
      </w:r>
      <w:r w:rsidR="00C96501" w:rsidRPr="00526F5D">
        <w:t>ecosystem</w:t>
      </w:r>
      <w:r w:rsidRPr="00526F5D">
        <w:t xml:space="preserve"> change across</w:t>
      </w:r>
      <w:r w:rsidR="004468E1" w:rsidRPr="00526F5D">
        <w:t xml:space="preserve"> the freshwater and marine ecosystems they inhabit during</w:t>
      </w:r>
      <w:r w:rsidRPr="00526F5D">
        <w:t xml:space="preserve"> their</w:t>
      </w:r>
      <w:r w:rsidR="004468E1" w:rsidRPr="00526F5D">
        <w:t xml:space="preserve"> anadromous</w:t>
      </w:r>
      <w:r w:rsidRPr="00526F5D">
        <w:t xml:space="preserve"> life cycle.</w:t>
      </w:r>
    </w:p>
    <w:p w14:paraId="2E73E446" w14:textId="7312A388" w:rsidR="000C2B9E" w:rsidRPr="000B1F2A" w:rsidRDefault="00526F5D" w:rsidP="00526F5D">
      <w:pPr>
        <w:pStyle w:val="CommentText"/>
        <w:ind w:firstLine="720"/>
        <w:rPr>
          <w:sz w:val="24"/>
          <w:szCs w:val="24"/>
        </w:rPr>
      </w:pPr>
      <w:r w:rsidRPr="00526F5D">
        <w:rPr>
          <w:sz w:val="24"/>
          <w:szCs w:val="24"/>
        </w:rPr>
        <w:t xml:space="preserve">We examined factors hypothesized to affect Yukon River fall Chum salmon survival throughout their lifecycle </w:t>
      </w:r>
      <w:r w:rsidR="00173A9C" w:rsidRPr="00526F5D">
        <w:rPr>
          <w:sz w:val="24"/>
          <w:szCs w:val="24"/>
        </w:rPr>
        <w:t xml:space="preserve">and </w:t>
      </w:r>
      <w:r w:rsidR="0040697C" w:rsidRPr="00526F5D">
        <w:rPr>
          <w:sz w:val="24"/>
          <w:szCs w:val="24"/>
        </w:rPr>
        <w:t xml:space="preserve">found the strongest support for covariates </w:t>
      </w:r>
      <w:r w:rsidR="00D50C03" w:rsidRPr="00526F5D">
        <w:rPr>
          <w:sz w:val="24"/>
          <w:szCs w:val="24"/>
        </w:rPr>
        <w:t xml:space="preserve">describing conditions experienced by subadult </w:t>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the period before maturation and return to freshwater when they become vulnerable to terminal harvest</w:t>
      </w:r>
      <w:r w:rsidR="0040697C" w:rsidRPr="000B1F2A">
        <w:rPr>
          <w:sz w:val="24"/>
          <w:szCs w:val="24"/>
        </w:rPr>
        <w:t>. 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0B1F2A">
        <w:rPr>
          <w:sz w:val="24"/>
          <w:szCs w:val="24"/>
        </w:rPr>
        <w:t xml:space="preserve">to </w:t>
      </w:r>
      <w:r w:rsidR="00901D5E" w:rsidRPr="006D59F5">
        <w:rPr>
          <w:sz w:val="24"/>
          <w:szCs w:val="24"/>
        </w:rPr>
        <w:t>winter snowpack</w:t>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w:t>
      </w:r>
      <w:r w:rsidR="006D59F5" w:rsidRPr="006D59F5">
        <w:rPr>
          <w:sz w:val="24"/>
          <w:szCs w:val="24"/>
        </w:rPr>
        <w:lastRenderedPageBreak/>
        <w:t>freshwater survival</w:t>
      </w:r>
      <w:r w:rsidR="001E11C7">
        <w:rPr>
          <w:sz w:val="24"/>
          <w:szCs w:val="24"/>
        </w:rPr>
        <w:t xml:space="preserve"> from those impacting early marine summertime 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effects</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C84C7F3" w14:textId="35CE9D62"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Pr>
          <w:sz w:val="24"/>
          <w:szCs w:val="24"/>
        </w:rPr>
        <w:t xml:space="preserve"> </w:t>
      </w:r>
      <w:proofErr w:type="gramStart"/>
      <w:r w:rsidR="000B1F2A">
        <w:rPr>
          <w:sz w:val="24"/>
          <w:szCs w:val="24"/>
        </w:rPr>
        <w:t>are</w:t>
      </w:r>
      <w:proofErr w:type="gramEnd"/>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Fall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7D35C8" w:rsidRPr="00211C57">
        <w:rPr>
          <w:sz w:val="24"/>
          <w:szCs w:val="24"/>
        </w:rPr>
        <w:t>a</w:t>
      </w:r>
      <w:r w:rsidR="00AF456F" w:rsidRPr="00211C57">
        <w:rPr>
          <w:sz w:val="24"/>
          <w:szCs w:val="24"/>
        </w:rPr>
        <w:t xml:space="preserve"> </w:t>
      </w:r>
      <w:r w:rsidR="00CD1343" w:rsidRPr="00211C57">
        <w:rPr>
          <w:sz w:val="24"/>
          <w:szCs w:val="24"/>
        </w:rPr>
        <w:t>greater</w:t>
      </w:r>
      <w:r w:rsidR="00AF456F" w:rsidRPr="00211C57">
        <w:rPr>
          <w:sz w:val="24"/>
          <w:szCs w:val="24"/>
        </w:rPr>
        <w:t xml:space="preserve"> snowpack </w:t>
      </w:r>
      <w:r w:rsidR="00C44569" w:rsidRPr="00211C57">
        <w:rPr>
          <w:sz w:val="24"/>
          <w:szCs w:val="24"/>
        </w:rPr>
        <w:t>confer</w:t>
      </w:r>
      <w:r w:rsidR="00211C57">
        <w:rPr>
          <w:sz w:val="24"/>
          <w:szCs w:val="24"/>
        </w:rPr>
        <w:t>s</w:t>
      </w:r>
      <w:r w:rsidR="00AF456F" w:rsidRPr="00211C57">
        <w:rPr>
          <w:sz w:val="24"/>
          <w:szCs w:val="24"/>
        </w:rPr>
        <w:t xml:space="preserve"> </w:t>
      </w:r>
      <w:r w:rsidR="00C44569" w:rsidRPr="00211C57">
        <w:rPr>
          <w:sz w:val="24"/>
          <w:szCs w:val="24"/>
        </w:rPr>
        <w:t xml:space="preserve">a </w:t>
      </w:r>
      <w:r w:rsidR="00211C57" w:rsidRPr="00211C57">
        <w:rPr>
          <w:sz w:val="24"/>
          <w:szCs w:val="24"/>
        </w:rPr>
        <w:t>5.99</w:t>
      </w:r>
      <w:r w:rsidR="00CD1343" w:rsidRPr="00211C57">
        <w:rPr>
          <w:sz w:val="24"/>
          <w:szCs w:val="24"/>
        </w:rPr>
        <w:t xml:space="preserve">% increase in </w:t>
      </w:r>
      <w:r w:rsidR="008D3D26" w:rsidRPr="00211C57">
        <w:rPr>
          <w:sz w:val="24"/>
          <w:szCs w:val="24"/>
        </w:rPr>
        <w:t>survival</w:t>
      </w:r>
      <w:r w:rsidR="00CD1343" w:rsidRPr="00211C57">
        <w:rPr>
          <w:sz w:val="24"/>
          <w:szCs w:val="24"/>
        </w:rPr>
        <w:t xml:space="preserve">. </w:t>
      </w:r>
      <w:r w:rsidR="00240AE4" w:rsidRPr="00211C57">
        <w:rPr>
          <w:sz w:val="24"/>
          <w:szCs w:val="24"/>
        </w:rPr>
        <w:t>Our ability to detect snowpack effects was likely</w:t>
      </w:r>
      <w:r w:rsidR="00240AE4" w:rsidRPr="00451F16">
        <w:rPr>
          <w:sz w:val="24"/>
          <w:szCs w:val="24"/>
        </w:rPr>
        <w:t xml:space="preserve"> limited by using a regional indicator of snowpack, as this single location may not capture the variable local conditions across fall </w:t>
      </w:r>
      <w:r w:rsidR="005A3A53">
        <w:rPr>
          <w:sz w:val="24"/>
          <w:szCs w:val="24"/>
        </w:rPr>
        <w:t>Chum</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p>
    <w:p w14:paraId="5FD3148C" w14:textId="1F595BD3"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This size decline</w:t>
      </w:r>
      <w:r w:rsidR="002A165C" w:rsidRPr="002A165C">
        <w:rPr>
          <w:sz w:val="24"/>
          <w:szCs w:val="24"/>
        </w:rPr>
        <w:t xml:space="preserve"> 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Pr="007F4B3D">
        <w:rPr>
          <w:sz w:val="24"/>
          <w:szCs w:val="24"/>
        </w:rPr>
        <w:t xml:space="preserve">, the coefficient for spawner size is no different from zero. </w:t>
      </w:r>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p>
    <w:p w14:paraId="42559F73" w14:textId="64945136"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 However, this relationship breaks down for juvenile </w:t>
      </w:r>
      <w:r w:rsidR="005A3A53">
        <w:rPr>
          <w:sz w:val="24"/>
          <w:szCs w:val="24"/>
        </w:rPr>
        <w:t>Chum</w:t>
      </w:r>
      <w:r w:rsidRPr="00892B26">
        <w:rPr>
          <w:sz w:val="24"/>
          <w:szCs w:val="24"/>
        </w:rPr>
        <w:t xml:space="preserve"> salmon in the Bering Sea, juvenile abundance fails</w:t>
      </w:r>
      <w:r w:rsidR="0020019D">
        <w:rPr>
          <w:sz w:val="24"/>
          <w:szCs w:val="24"/>
        </w:rPr>
        <w:t xml:space="preserve"> </w:t>
      </w:r>
      <w:r w:rsidRPr="00892B26">
        <w:rPr>
          <w:sz w:val="24"/>
          <w:szCs w:val="24"/>
        </w:rPr>
        <w:t xml:space="preserve">to effectively forecast adult returns (Farley et al. 2024). This disconnect suggests that significant survival bottlenecks occur in the marine environment after the </w:t>
      </w:r>
      <w:r w:rsidR="00C73B9E">
        <w:rPr>
          <w:sz w:val="24"/>
          <w:szCs w:val="24"/>
        </w:rPr>
        <w:t>early marine stage (i.e. 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lower</w:t>
      </w:r>
      <w:r w:rsidR="00830DCE" w:rsidRPr="00F8475C">
        <w:rPr>
          <w:sz w:val="24"/>
          <w:szCs w:val="24"/>
        </w:rPr>
        <w:t xml:space="preserve"> average</w:t>
      </w:r>
      <w:r w:rsidR="00015D1F" w:rsidRPr="00F8475C">
        <w:rPr>
          <w:sz w:val="24"/>
          <w:szCs w:val="24"/>
        </w:rPr>
        <w:t xml:space="preserve"> SFI</w:t>
      </w:r>
      <w:r w:rsidR="00830DCE" w:rsidRPr="00F8475C">
        <w:rPr>
          <w:sz w:val="24"/>
          <w:szCs w:val="24"/>
        </w:rPr>
        <w:t xml:space="preserve"> (i.e. low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t>a reduction 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r w:rsidR="00211C57" w:rsidRPr="00211C57">
        <w:rPr>
          <w:sz w:val="24"/>
          <w:szCs w:val="24"/>
        </w:rPr>
        <w:t>14.84%</w:t>
      </w:r>
      <w:r w:rsidR="003E30EB" w:rsidRPr="00211C57">
        <w:rPr>
          <w:sz w:val="24"/>
          <w:szCs w:val="24"/>
        </w:rPr>
        <w:t xml:space="preserve"> (Figure</w:t>
      </w:r>
      <w:r w:rsidR="003E30EB" w:rsidRPr="00F8475C">
        <w:rPr>
          <w:sz w:val="24"/>
          <w:szCs w:val="24"/>
        </w:rPr>
        <w:t xml:space="preserve"> 4, Table S2)</w:t>
      </w:r>
      <w:r w:rsidR="00015D1F" w:rsidRPr="00F8475C">
        <w:rPr>
          <w:sz w:val="24"/>
          <w:szCs w:val="24"/>
        </w:rPr>
        <w:t xml:space="preserve">. </w:t>
      </w:r>
      <w:r w:rsidR="00F8475C" w:rsidRPr="0049769E">
        <w:rPr>
          <w:sz w:val="24"/>
          <w:szCs w:val="24"/>
        </w:rPr>
        <w:t xml:space="preserve">The magnitude of this effect underscores the </w:t>
      </w:r>
      <w:r w:rsidR="00F8475C" w:rsidRPr="0049769E">
        <w:rPr>
          <w:sz w:val="24"/>
          <w:szCs w:val="24"/>
        </w:rPr>
        <w:lastRenderedPageBreak/>
        <w:t>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timeseries that captured brood years used in this study. 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9C5AD7" w:rsidRPr="009C5AD7">
        <w:rPr>
          <w:sz w:val="24"/>
          <w:szCs w:val="24"/>
        </w:rPr>
        <w:t>energy density</w:t>
      </w:r>
      <w:r w:rsidR="007F4B3D">
        <w:rPr>
          <w:sz w:val="24"/>
          <w:szCs w:val="24"/>
        </w:rPr>
        <w:t xml:space="preserve"> </w:t>
      </w:r>
      <w:r w:rsidR="009C5AD7" w:rsidRPr="009C5AD7">
        <w:rPr>
          <w:sz w:val="24"/>
          <w:szCs w:val="24"/>
        </w:rPr>
        <w:t>may better capture the relationship between ecosystem conditions and fish condition.</w:t>
      </w:r>
    </w:p>
    <w:p w14:paraId="1AD72640" w14:textId="56AA4EDE"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productivity 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spatiotemporal 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between Aleutian CDD and marine productivity, where increases in marine temperature relate are correlated with a </w:t>
      </w:r>
      <w:r w:rsidR="00211C57" w:rsidRPr="00211C57">
        <w:rPr>
          <w:sz w:val="24"/>
          <w:szCs w:val="24"/>
        </w:rPr>
        <w:t>21.63</w:t>
      </w:r>
      <w:r w:rsidR="0020019D" w:rsidRPr="00211C57">
        <w:rPr>
          <w:sz w:val="24"/>
          <w:szCs w:val="24"/>
        </w:rPr>
        <w:t>% decrease in Chum productivity</w:t>
      </w:r>
      <w:r w:rsidR="0020019D" w:rsidRPr="00CE629D">
        <w:rPr>
          <w:sz w:val="24"/>
          <w:szCs w:val="24"/>
        </w:rPr>
        <w:t xml:space="preserve"> (Figure 4). Mechanistically, increases to marine temperatures could impact prey quality and alter the distribution</w:t>
      </w:r>
      <w:r w:rsidR="0020019D" w:rsidRPr="00C01805">
        <w:rPr>
          <w:sz w:val="24"/>
          <w:szCs w:val="24"/>
        </w:rPr>
        <w:t xml:space="preserve"> of the prey base while simultaneously increasing  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42D594F2"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hatchery release</w:t>
      </w:r>
      <w:r w:rsidR="0083749F" w:rsidRPr="00211C57">
        <w:rPr>
          <w:sz w:val="24"/>
          <w:szCs w:val="24"/>
        </w:rPr>
        <w:t xml:space="preserve">s are associated with </w:t>
      </w:r>
      <w:r w:rsidR="006D07F9" w:rsidRPr="00211C57">
        <w:rPr>
          <w:sz w:val="24"/>
          <w:szCs w:val="24"/>
        </w:rPr>
        <w:t xml:space="preserve">a </w:t>
      </w:r>
      <w:r w:rsidR="00D72510" w:rsidRPr="00211C57">
        <w:rPr>
          <w:sz w:val="24"/>
          <w:szCs w:val="24"/>
        </w:rPr>
        <w:t>1</w:t>
      </w:r>
      <w:r w:rsidR="00211C57" w:rsidRPr="00211C57">
        <w:rPr>
          <w:sz w:val="24"/>
          <w:szCs w:val="24"/>
        </w:rPr>
        <w:t>6.3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intraspecific competition, interspecific competition 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0C22D6F4" w:rsidR="00040C13" w:rsidRPr="00343D1F" w:rsidRDefault="00A70FCA" w:rsidP="00F30517">
      <w:pPr>
        <w:pStyle w:val="CommentText"/>
        <w:ind w:firstLine="720"/>
        <w:rPr>
          <w:sz w:val="24"/>
          <w:szCs w:val="24"/>
        </w:rPr>
      </w:pPr>
      <w:r>
        <w:rPr>
          <w:sz w:val="24"/>
          <w:szCs w:val="24"/>
        </w:rPr>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Pr="00A70FCA">
        <w:rPr>
          <w:sz w:val="24"/>
          <w:szCs w:val="24"/>
        </w:rPr>
        <w:t xml:space="preserve">Yukon River fall Chum salmon population </w:t>
      </w:r>
      <w:r w:rsidRPr="00A70FCA">
        <w:rPr>
          <w:sz w:val="24"/>
          <w:szCs w:val="24"/>
        </w:rPr>
        <w:lastRenderedPageBreak/>
        <w:t>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I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ifficulty in lifecycle modeling with a broad population that traverses remote areas</w:t>
      </w:r>
      <w:r w:rsidR="00E871FA"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2F4DC4B2"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w:t>
      </w:r>
      <w:proofErr w:type="spellStart"/>
      <w:r w:rsidR="004E36E9">
        <w:rPr>
          <w:color w:val="222222"/>
          <w:sz w:val="24"/>
          <w:szCs w:val="24"/>
          <w:shd w:val="clear" w:color="auto" w:fill="FFFFFF"/>
        </w:rPr>
        <w:t>Mueter</w:t>
      </w:r>
      <w:proofErr w:type="spellEnd"/>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5151DF31" w14:textId="77777777" w:rsidR="00526F5D" w:rsidRPr="00526F5D" w:rsidRDefault="00AC2C20" w:rsidP="00526F5D">
      <w:pPr>
        <w:pStyle w:val="Bibliography"/>
      </w:pPr>
      <w:r w:rsidRPr="00343D1F">
        <w:fldChar w:fldCharType="begin"/>
      </w:r>
      <w:r w:rsidR="00E02DE2">
        <w:instrText xml:space="preserve"> ADDIN ZOTERO_BIBL {"uncited":[],"omitted":[],"custom":[]} CSL_BIBLIOGRAPHY </w:instrText>
      </w:r>
      <w:r w:rsidRPr="00343D1F">
        <w:fldChar w:fldCharType="separate"/>
      </w:r>
      <w:r w:rsidR="00526F5D" w:rsidRPr="00526F5D">
        <w:t>Alaska Department of Fish and Game (2024) ASL - Age Sex Length Database.</w:t>
      </w:r>
    </w:p>
    <w:p w14:paraId="4CEC2A26" w14:textId="77777777" w:rsidR="00526F5D" w:rsidRPr="00526F5D" w:rsidRDefault="00526F5D" w:rsidP="00526F5D">
      <w:pPr>
        <w:pStyle w:val="Bibliography"/>
      </w:pPr>
      <w:r w:rsidRPr="00526F5D">
        <w:t>Alliance for a Just Society, Council of Athabascan Tribal Governments (2013) Survival Denied.</w:t>
      </w:r>
    </w:p>
    <w:p w14:paraId="1B19DB5C" w14:textId="77777777" w:rsidR="00526F5D" w:rsidRPr="00526F5D" w:rsidRDefault="00526F5D" w:rsidP="00526F5D">
      <w:pPr>
        <w:pStyle w:val="Bibliography"/>
      </w:pPr>
      <w:r w:rsidRPr="00526F5D">
        <w:t>Beacham TD, Murray CB, Withler RE (1988) Age, morphology, developmental biology, and biochemical genetic variation of Yukon River fall chum salmon, Oncorhynchus keta, and comparisons with British Columbia populations. Fishery Bulletin.</w:t>
      </w:r>
    </w:p>
    <w:p w14:paraId="4A010CF2" w14:textId="77777777" w:rsidR="00526F5D" w:rsidRPr="00526F5D" w:rsidRDefault="00526F5D" w:rsidP="00526F5D">
      <w:pPr>
        <w:pStyle w:val="Bibliography"/>
      </w:pPr>
      <w:r w:rsidRPr="00526F5D">
        <w:t>Beamish RJ (2018) The Ocean Ecology of Pacific Salmon and Trout. American Fisheries Society, Bethesda Maryland.</w:t>
      </w:r>
    </w:p>
    <w:p w14:paraId="255A866B" w14:textId="77777777" w:rsidR="00526F5D" w:rsidRPr="00526F5D" w:rsidRDefault="00526F5D" w:rsidP="00526F5D">
      <w:pPr>
        <w:pStyle w:val="Bibliography"/>
      </w:pPr>
      <w:r w:rsidRPr="00526F5D">
        <w:t>Beamish RJ, Mahnken C (2001) A critical size and period hypothesis to explain natural regulation of salmon abundance and the linkage to climate and climate change. Progress in Oceanography 49:423–437.</w:t>
      </w:r>
    </w:p>
    <w:p w14:paraId="1CE37CEE" w14:textId="77777777" w:rsidR="00526F5D" w:rsidRPr="00526F5D" w:rsidRDefault="00526F5D" w:rsidP="00526F5D">
      <w:pPr>
        <w:pStyle w:val="Bibliography"/>
      </w:pPr>
      <w:r w:rsidRPr="00526F5D">
        <w:lastRenderedPageBreak/>
        <w:t>Besbeas P, Freeman SN, Morgan BJT, Catchpole EA (2002) Integrating Mark–Recapture–Recovery and Census Data to Estimate Animal Abundance and Demographic Parameters. Biometrics 58:540–547.</w:t>
      </w:r>
    </w:p>
    <w:p w14:paraId="5E3C89EE" w14:textId="77777777" w:rsidR="00526F5D" w:rsidRPr="00526F5D" w:rsidRDefault="00526F5D" w:rsidP="00526F5D">
      <w:pPr>
        <w:pStyle w:val="Bibliography"/>
      </w:pPr>
      <w:r w:rsidRPr="00526F5D">
        <w:t>Brooks SP, Gelman A (1998) General Methods for Monitoring Convergence of Iterative Simulations. Journal of Computational and Graphical Statistics 7:434–455.</w:t>
      </w:r>
    </w:p>
    <w:p w14:paraId="538456A3" w14:textId="77777777" w:rsidR="00526F5D" w:rsidRPr="00526F5D" w:rsidRDefault="00526F5D" w:rsidP="00526F5D">
      <w:pPr>
        <w:pStyle w:val="Bibliography"/>
      </w:pPr>
      <w:r w:rsidRPr="00526F5D">
        <w:t>Burril SE, Zimmerman CE, Finn JE (2010) Characteristics of fall chum salmon spawning habitat on a mainstem river in Interior Alaska. U.S. Geological Survey.</w:t>
      </w:r>
    </w:p>
    <w:p w14:paraId="16FC89A1" w14:textId="77777777" w:rsidR="00526F5D" w:rsidRPr="00526F5D" w:rsidRDefault="00526F5D" w:rsidP="00526F5D">
      <w:pPr>
        <w:pStyle w:val="Bibliography"/>
      </w:pPr>
      <w:r w:rsidRPr="00526F5D">
        <w:t>Carpenter B, Gelman A, Hoffman MD, Lee D, Goodrich B, Betancourt M, Brubaker MA, Guo J, Li P, Riddell A (2017) Stan: A Probabilistic Programming Language. J Stat Softw 76:1.</w:t>
      </w:r>
    </w:p>
    <w:p w14:paraId="713893DE" w14:textId="77777777" w:rsidR="00526F5D" w:rsidRPr="00526F5D" w:rsidRDefault="00526F5D" w:rsidP="00526F5D">
      <w:pPr>
        <w:pStyle w:val="Bibliography"/>
      </w:pPr>
      <w:r w:rsidRPr="00526F5D">
        <w:t>Connors B, Ruggerone GT, Irvine JR (2025) Adapting management of Pacific salmon to a warming and more crowded ocean. ICES Journal of Marine Science 82:fsae135.</w:t>
      </w:r>
    </w:p>
    <w:p w14:paraId="228D9633" w14:textId="77777777" w:rsidR="00526F5D" w:rsidRPr="00526F5D" w:rsidRDefault="00526F5D" w:rsidP="00526F5D">
      <w:pPr>
        <w:pStyle w:val="Bibliography"/>
      </w:pPr>
      <w:r w:rsidRPr="00526F5D">
        <w:t>Crozier LG, Burke BJ, Chasco BE, Widener DL, Zabel RW (2021) Climate change threatens Chinook salmon throughout their life cycle. Commun Biol 4:1–14.</w:t>
      </w:r>
    </w:p>
    <w:p w14:paraId="2CC7E13E" w14:textId="77777777" w:rsidR="00526F5D" w:rsidRPr="00526F5D" w:rsidRDefault="00526F5D" w:rsidP="00526F5D">
      <w:pPr>
        <w:pStyle w:val="Bibliography"/>
      </w:pPr>
      <w:r w:rsidRPr="00526F5D">
        <w:t>Cunningham CJ, Westley PAH, Adkison MD (2018) Signals of large scale climate drivers, hatchery enhancement, and marine factors in Yukon River Chinook salmon survival revealed with a Bayesian life history model. Global Change Biology 24:4399–4416.</w:t>
      </w:r>
    </w:p>
    <w:p w14:paraId="0B18E2A4" w14:textId="77777777" w:rsidR="00526F5D" w:rsidRPr="00526F5D" w:rsidRDefault="00526F5D" w:rsidP="00526F5D">
      <w:pPr>
        <w:pStyle w:val="Bibliography"/>
      </w:pPr>
      <w:r w:rsidRPr="00526F5D">
        <w:t>DeFilippo LB, Buehrens TW, Scheuerell M, Kendall NW, Schindler DE (2021) Improving short-term recruitment forecasts for coho salmon using a spatiotemporal integrated population model. Fisheries Research 242:106014.</w:t>
      </w:r>
    </w:p>
    <w:p w14:paraId="54BB5C42" w14:textId="77777777" w:rsidR="00526F5D" w:rsidRPr="00526F5D" w:rsidRDefault="00526F5D" w:rsidP="00526F5D">
      <w:pPr>
        <w:pStyle w:val="Bibliography"/>
      </w:pPr>
      <w:r w:rsidRPr="00526F5D">
        <w:t>Farley E, Yasumiishi E, Murphy J, Strasburger W, Sewall F, Howard K, Garcia S, Moss J (2024) Critical periods in the marine life history of juvenile western Alaska chum salmon in a changing climate. Mar Ecol Prog Ser 726:149–160.</w:t>
      </w:r>
    </w:p>
    <w:p w14:paraId="32CF3009" w14:textId="77777777" w:rsidR="00526F5D" w:rsidRPr="00526F5D" w:rsidRDefault="00526F5D" w:rsidP="00526F5D">
      <w:pPr>
        <w:pStyle w:val="Bibliography"/>
      </w:pPr>
      <w:r w:rsidRPr="00526F5D">
        <w:t>Farley EV, Moss JH (2009) Growth Rate Potential of Juvenile Chum Salmon on the Eastern Bering Sea Shelf: an Assessment of Salmon Carrying Capacity.</w:t>
      </w:r>
    </w:p>
    <w:p w14:paraId="51729DDD" w14:textId="77777777" w:rsidR="00526F5D" w:rsidRPr="00526F5D" w:rsidRDefault="00526F5D" w:rsidP="00526F5D">
      <w:pPr>
        <w:pStyle w:val="Bibliography"/>
      </w:pPr>
      <w:r w:rsidRPr="00526F5D">
        <w:t>Farley Jr EV, Moss JH, Beamish RJ (2007) A review of the critical size, critical period hypothesis for juvenile Pacific salmon. North Pacific Anadromous Fish Commission Bulletin 4:pp.311-317.</w:t>
      </w:r>
    </w:p>
    <w:p w14:paraId="351F03E6" w14:textId="77777777" w:rsidR="00526F5D" w:rsidRPr="00526F5D" w:rsidRDefault="00526F5D" w:rsidP="00526F5D">
      <w:pPr>
        <w:pStyle w:val="Bibliography"/>
      </w:pPr>
      <w:r w:rsidRPr="00526F5D">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01E55584" w14:textId="77777777" w:rsidR="00526F5D" w:rsidRPr="00526F5D" w:rsidRDefault="00526F5D" w:rsidP="00526F5D">
      <w:pPr>
        <w:pStyle w:val="Bibliography"/>
      </w:pPr>
      <w:r w:rsidRPr="00526F5D">
        <w:t>Fleischman SJ, Borba BM (2009) Escapement estimation, spawner-recruit analysis, and escapement goal recommendation for fall chum salmon in the Yukon River drainage. Alaska Department of Fish and Game, Fishery Manuscript Series 09–08.</w:t>
      </w:r>
    </w:p>
    <w:p w14:paraId="560E5CF4" w14:textId="77777777" w:rsidR="00526F5D" w:rsidRPr="00526F5D" w:rsidRDefault="00526F5D" w:rsidP="00526F5D">
      <w:pPr>
        <w:pStyle w:val="Bibliography"/>
      </w:pPr>
      <w:r w:rsidRPr="00526F5D">
        <w:t>Freshwater C, Duguid WDP, Juanes F, McKinnell S (2023) A century long time series reveals large declines and greater synchrony in Nass River sockeye salmon size-at-age. Can J Fish Aquat Sci.</w:t>
      </w:r>
    </w:p>
    <w:p w14:paraId="0010D8BC" w14:textId="77777777" w:rsidR="00526F5D" w:rsidRPr="00526F5D" w:rsidRDefault="00526F5D" w:rsidP="00526F5D">
      <w:pPr>
        <w:pStyle w:val="Bibliography"/>
      </w:pPr>
      <w:r w:rsidRPr="00526F5D">
        <w:t>Frost TJ, Yasumiishi EM, Agler BA, Adkison MD, McPhee MV (2021) Density-dependent effects of eastern Kamchatka pink salmon (Oncorhynchus gorbuscha) and Japanese chum salmon (O. keta) on age-specific growth of western Alaska chum salmon. Fisheries Oceanography 30:99–109.</w:t>
      </w:r>
    </w:p>
    <w:p w14:paraId="2157517B" w14:textId="77777777" w:rsidR="00526F5D" w:rsidRPr="00526F5D" w:rsidRDefault="00526F5D" w:rsidP="00526F5D">
      <w:pPr>
        <w:pStyle w:val="Bibliography"/>
      </w:pPr>
      <w:r w:rsidRPr="00526F5D">
        <w:t>Garzke J, Forster I, Graham C, Costalago D, Hunt BPV (2023) Future climate change-related decreases in food quality may affect juvenile Chinook salmon growth and survival. Marine Environmental Research 191:106171.</w:t>
      </w:r>
    </w:p>
    <w:p w14:paraId="2DDDA378" w14:textId="77777777" w:rsidR="00526F5D" w:rsidRPr="00526F5D" w:rsidRDefault="00526F5D" w:rsidP="00526F5D">
      <w:pPr>
        <w:pStyle w:val="Bibliography"/>
      </w:pPr>
      <w:r w:rsidRPr="00526F5D">
        <w:lastRenderedPageBreak/>
        <w:t>Gilk SE, Molyneaux DB, Hamazaki T, Pawluk JA, Templin WD (2009) Biological and Genetic Characteristics of Fall and Summer Chum Salmon in the Kuskokwim River, Alaska. 70:161–179.</w:t>
      </w:r>
    </w:p>
    <w:p w14:paraId="2AD4F428" w14:textId="77777777" w:rsidR="00526F5D" w:rsidRPr="00526F5D" w:rsidRDefault="00526F5D" w:rsidP="00526F5D">
      <w:pPr>
        <w:pStyle w:val="Bibliography"/>
      </w:pPr>
      <w:r w:rsidRPr="00526F5D">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46A779E6" w14:textId="77777777" w:rsidR="00526F5D" w:rsidRPr="00526F5D" w:rsidRDefault="00526F5D" w:rsidP="00526F5D">
      <w:pPr>
        <w:pStyle w:val="Bibliography"/>
      </w:pPr>
      <w:r w:rsidRPr="00526F5D">
        <w:t>Holmes EE, Ward EJ, Scheuerell MD, Wills K (2024) Holmes EE, Ward EJ, Scheuerell MD, Wills K (2024). MARSS: Multivariate Autoregressive State-Space Modeling.</w:t>
      </w:r>
    </w:p>
    <w:p w14:paraId="21FC3E74" w14:textId="77777777" w:rsidR="00526F5D" w:rsidRPr="00526F5D" w:rsidRDefault="00526F5D" w:rsidP="00526F5D">
      <w:pPr>
        <w:pStyle w:val="Bibliography"/>
      </w:pPr>
      <w:r w:rsidRPr="00526F5D">
        <w:t>Howard KG, von Biela V (2023) Adult spawners: A critical period for subarctic Chinook salmon in a changing climate. Global Change Biology 29:1759–1773.</w:t>
      </w:r>
    </w:p>
    <w:p w14:paraId="64F4B012" w14:textId="77777777" w:rsidR="00526F5D" w:rsidRPr="00526F5D" w:rsidRDefault="00526F5D" w:rsidP="00526F5D">
      <w:pPr>
        <w:pStyle w:val="Bibliography"/>
      </w:pPr>
      <w:r w:rsidRPr="00526F5D">
        <w:t>Hutchinson WF (2008) The dangers of ignoring stock complexity in fishery management: the case of the North Sea cod. Biol Lett 4:693–695.</w:t>
      </w:r>
    </w:p>
    <w:p w14:paraId="1A138AC4" w14:textId="77777777" w:rsidR="00526F5D" w:rsidRPr="00526F5D" w:rsidRDefault="00526F5D" w:rsidP="00526F5D">
      <w:pPr>
        <w:pStyle w:val="Bibliography"/>
      </w:pPr>
      <w:r w:rsidRPr="00526F5D">
        <w:t>Ianelli J, Honkalehto T, Wassermann S, Lauffenburger N, McGilliard C, Siddon E (2023) Stock assessment for eastern Bering Sea walleye pollock. North Pacific Fishery Management Council, Anchorage, AK.</w:t>
      </w:r>
    </w:p>
    <w:p w14:paraId="7ABF4E14" w14:textId="77777777" w:rsidR="00526F5D" w:rsidRPr="00526F5D" w:rsidRDefault="00526F5D" w:rsidP="00526F5D">
      <w:pPr>
        <w:pStyle w:val="Bibliography"/>
      </w:pPr>
      <w:r w:rsidRPr="00526F5D">
        <w:t>Iino Y, Kitagawa T, Abe TK, Nagasaka T, Shimizu Y, Ota K, Kawashima T, Kawamura T (2022) Effect of food amount and temperature on growth rate and aerobic scope of juvenile chum salmon. Fish Sci 88:397–409.</w:t>
      </w:r>
    </w:p>
    <w:p w14:paraId="18233D0B" w14:textId="77777777" w:rsidR="00526F5D" w:rsidRPr="00526F5D" w:rsidRDefault="00526F5D" w:rsidP="00526F5D">
      <w:pPr>
        <w:pStyle w:val="Bibliography"/>
      </w:pPr>
      <w:r w:rsidRPr="00526F5D">
        <w:t>IPCC (2023) The Sixth Assessment Report of the Intergovernmental Panel on Climate Change, 1st ed. Cambridge University Press.</w:t>
      </w:r>
    </w:p>
    <w:p w14:paraId="1AE99881" w14:textId="77777777" w:rsidR="00526F5D" w:rsidRPr="00526F5D" w:rsidRDefault="00526F5D" w:rsidP="00526F5D">
      <w:pPr>
        <w:pStyle w:val="Bibliography"/>
      </w:pPr>
      <w:r w:rsidRPr="00526F5D">
        <w:t>Jallen DM, Gleason CM, Borba BM, West FW, Decker SKS (2022) Yukon River salmon stock status and salmon fisheries, 2022: A report to the Alaska Board of Fisheries, January 2023. Alaska Department of Fish and Game, Special Publication Anchorage No. 22-20.</w:t>
      </w:r>
    </w:p>
    <w:p w14:paraId="0E8C479C" w14:textId="77777777" w:rsidR="00526F5D" w:rsidRPr="00526F5D" w:rsidRDefault="00526F5D" w:rsidP="00526F5D">
      <w:pPr>
        <w:pStyle w:val="Bibliography"/>
      </w:pPr>
      <w:r w:rsidRPr="00526F5D">
        <w:t>Jones LA, Schoen ER, Shaftel R, Cunningham CJ, Mauger S, Rinella DJ, St. Saviour A (2020) Watershed-scale climate influences productivity of Chinook salmon populations across southcentral Alaska. Global Change Biology 26:4919–4936.</w:t>
      </w:r>
    </w:p>
    <w:p w14:paraId="36A3EEBC" w14:textId="77777777" w:rsidR="00526F5D" w:rsidRPr="00526F5D" w:rsidRDefault="00526F5D" w:rsidP="00526F5D">
      <w:pPr>
        <w:pStyle w:val="Bibliography"/>
      </w:pPr>
      <w:r w:rsidRPr="00526F5D">
        <w:t>Kaga T, Sato S, Azumaya T, Davis N, Fukuwaka M (2013) Lipid content of chum salmon Oncorhynchus keta affected by pink salmon O. gorbuscha abundance in the central Bering Sea. Mar Ecol Prog Ser 478:211–221.</w:t>
      </w:r>
    </w:p>
    <w:p w14:paraId="4A0A6B94" w14:textId="77777777" w:rsidR="00526F5D" w:rsidRPr="00526F5D" w:rsidRDefault="00526F5D" w:rsidP="00526F5D">
      <w:pPr>
        <w:pStyle w:val="Bibliography"/>
      </w:pPr>
      <w:r w:rsidRPr="00526F5D">
        <w:t>Kallioinen N, Paananen T, Bürkner P, Vehtari A (2023) Detecting and diagnosing prior and likelihood sensitivity with power-scaling. Statistics and Computing 34.</w:t>
      </w:r>
    </w:p>
    <w:p w14:paraId="0CCDD8F9" w14:textId="77777777" w:rsidR="00526F5D" w:rsidRPr="00526F5D" w:rsidRDefault="00526F5D" w:rsidP="00526F5D">
      <w:pPr>
        <w:pStyle w:val="Bibliography"/>
      </w:pPr>
      <w:r w:rsidRPr="00526F5D">
        <w:t>Krueger CC, Zimmerman CE, American Fisheries Society (eds) (2009) Pacific salmon: ecology and management of western Alaska’s populations. American Fisheries Society, Bethesda, MD.</w:t>
      </w:r>
    </w:p>
    <w:p w14:paraId="50097184" w14:textId="77777777" w:rsidR="00526F5D" w:rsidRPr="00526F5D" w:rsidRDefault="00526F5D" w:rsidP="00526F5D">
      <w:pPr>
        <w:pStyle w:val="Bibliography"/>
      </w:pPr>
      <w:r w:rsidRPr="00526F5D">
        <w:t>Litzow MA, Ciannelli L, Puerta P, Wettstein JJ, Rykaczewski RR, Opiekun M (2018) Non-stationary climate–salmon relationships in the Gulf of Alaska. Proc R Soc B 285:20181855.</w:t>
      </w:r>
    </w:p>
    <w:p w14:paraId="1554C37A" w14:textId="77777777" w:rsidR="00526F5D" w:rsidRPr="00526F5D" w:rsidRDefault="00526F5D" w:rsidP="00526F5D">
      <w:pPr>
        <w:pStyle w:val="Bibliography"/>
      </w:pPr>
      <w:r w:rsidRPr="00526F5D">
        <w:t>Mackas DL, Batten S, Trudel M (2007) Effects on zooplankton of a warmer ocean: Recent evidence from the Northeast Pacific. Progress in Oceanography 75:223–252.</w:t>
      </w:r>
    </w:p>
    <w:p w14:paraId="6FDBCFB9" w14:textId="77777777" w:rsidR="00526F5D" w:rsidRPr="00526F5D" w:rsidRDefault="00526F5D" w:rsidP="00526F5D">
      <w:pPr>
        <w:pStyle w:val="Bibliography"/>
      </w:pPr>
      <w:r w:rsidRPr="00526F5D">
        <w:t>Miller KB, Weiss CM (2023) Disentangling Population Level Differences in Juvenile Migration Phenology for Three Species of Salmon on the Yukon River. JMSE 11:589.</w:t>
      </w:r>
    </w:p>
    <w:p w14:paraId="5EBCD315" w14:textId="77777777" w:rsidR="00526F5D" w:rsidRPr="00526F5D" w:rsidRDefault="00526F5D" w:rsidP="00526F5D">
      <w:pPr>
        <w:pStyle w:val="Bibliography"/>
      </w:pPr>
      <w:r w:rsidRPr="00526F5D">
        <w:t>Moss JH, Murphy JM, Farley EV, Eisner LB, Andrews AG (2009) Juvenile Pink and Chum Salmon Distribution, Diet, and Growth in the Northern Bering and Chukchi Seas. North Pacific Anadromous Fish Commission.</w:t>
      </w:r>
    </w:p>
    <w:p w14:paraId="0CFAB59B" w14:textId="77777777" w:rsidR="00526F5D" w:rsidRPr="00526F5D" w:rsidRDefault="00526F5D" w:rsidP="00526F5D">
      <w:pPr>
        <w:pStyle w:val="Bibliography"/>
      </w:pPr>
      <w:r w:rsidRPr="00526F5D">
        <w:lastRenderedPageBreak/>
        <w:t>Moussalli E, Hilborn R (1986) Optimal Stock Size and Harvest Rate in Multistage Life History Models. Can J Fish Aquat Sci 43:135–141.</w:t>
      </w:r>
    </w:p>
    <w:p w14:paraId="0915C125" w14:textId="77777777" w:rsidR="00526F5D" w:rsidRPr="00526F5D" w:rsidRDefault="00526F5D" w:rsidP="00526F5D">
      <w:pPr>
        <w:pStyle w:val="Bibliography"/>
      </w:pPr>
      <w:r w:rsidRPr="00526F5D">
        <w:t>Mueter FJ, Pyper BJ, Peterman RM (2005) Relationships between Coastal Ocean Conditions and Survival Rates of Northeast Pacific Salmon at Multiple Lags. Transactions of the American Fisheries Society 134:105–119.</w:t>
      </w:r>
    </w:p>
    <w:p w14:paraId="229F6702" w14:textId="77777777" w:rsidR="00526F5D" w:rsidRPr="00526F5D" w:rsidRDefault="00526F5D" w:rsidP="00526F5D">
      <w:pPr>
        <w:pStyle w:val="Bibliography"/>
      </w:pPr>
      <w:r w:rsidRPr="00526F5D">
        <w:t>Murphy J, Dimond A, Cooper D, Garcia S, Lee L, Clark J, Pinchuk A, Reedy T, Miller K, Howard K, Ferguson J, Strasburger W, Labunski E, Farley E (2021) Northern Bering Sea ecosystem and surface trawl cruise report,. US Department of Commerce; NOAA Tech. Memo.</w:t>
      </w:r>
    </w:p>
    <w:p w14:paraId="583F84E7" w14:textId="77777777" w:rsidR="00526F5D" w:rsidRPr="00526F5D" w:rsidRDefault="00526F5D" w:rsidP="00526F5D">
      <w:pPr>
        <w:pStyle w:val="Bibliography"/>
      </w:pPr>
      <w:r w:rsidRPr="00526F5D">
        <w:t>Myers KW, Walker RV, Davis ND, Armstrong JL, Kaeriyama M (2009) High Seas Distribution, Biology, and Ecology of Arctic-Yukon-Kuskokwim Salmon: Direct Information from High Seas Tagging Experiments, 1954–2006. American Fisheries Society Symposium 70:201–239.</w:t>
      </w:r>
    </w:p>
    <w:p w14:paraId="17DA6F35" w14:textId="77777777" w:rsidR="00526F5D" w:rsidRPr="00526F5D" w:rsidRDefault="00526F5D" w:rsidP="00526F5D">
      <w:pPr>
        <w:pStyle w:val="Bibliography"/>
      </w:pPr>
      <w:r w:rsidRPr="00526F5D">
        <w:t>National Marine Fisheries Service, Alaska Region (2024) Bering Sea Chum Salmon Bycatch Management Environmental Impact Statement. National Oceanic Atmospheric Administration, Alaska Region.</w:t>
      </w:r>
    </w:p>
    <w:p w14:paraId="31E8FD33" w14:textId="77777777" w:rsidR="00526F5D" w:rsidRPr="00526F5D" w:rsidRDefault="00526F5D" w:rsidP="00526F5D">
      <w:pPr>
        <w:pStyle w:val="Bibliography"/>
      </w:pPr>
      <w:r w:rsidRPr="00526F5D">
        <w:t>Neuswanger JR, Wipfli MS, Evenson MJ, Hughes NF, Rosenberger AE (2015) Low productivity of Chinook salmon strongly correlates with high summer stream discharge in two Alaskan rivers in the Yukon drainage. Can J Fish Aquat Sci 72:1125–1137.</w:t>
      </w:r>
    </w:p>
    <w:p w14:paraId="5246692A" w14:textId="77777777" w:rsidR="00526F5D" w:rsidRPr="00526F5D" w:rsidRDefault="00526F5D" w:rsidP="00526F5D">
      <w:pPr>
        <w:pStyle w:val="Bibliography"/>
      </w:pPr>
      <w:r w:rsidRPr="00526F5D">
        <w:t>Ohlberger J, Cline TJ, Schindler DE, Lewis B (2023) Declines in body size of sockeye salmon associated with increased competition in the ocean. Proc R Soc B 290:20222248.</w:t>
      </w:r>
    </w:p>
    <w:p w14:paraId="723D4FB7" w14:textId="77777777" w:rsidR="00526F5D" w:rsidRPr="00526F5D" w:rsidRDefault="00526F5D" w:rsidP="00526F5D">
      <w:pPr>
        <w:pStyle w:val="Bibliography"/>
      </w:pPr>
      <w:r w:rsidRPr="00526F5D">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3528090E" w14:textId="77777777" w:rsidR="00526F5D" w:rsidRPr="00526F5D" w:rsidRDefault="00526F5D" w:rsidP="00526F5D">
      <w:pPr>
        <w:pStyle w:val="Bibliography"/>
      </w:pPr>
      <w:r w:rsidRPr="00526F5D">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5BF03560" w14:textId="77777777" w:rsidR="00526F5D" w:rsidRPr="00526F5D" w:rsidRDefault="00526F5D" w:rsidP="00526F5D">
      <w:pPr>
        <w:pStyle w:val="Bibliography"/>
      </w:pPr>
      <w:r w:rsidRPr="00526F5D">
        <w:t>Pyper BJ, Mueter FJ, Peterman RM, Blackbourn DJ, Wood CC (2002) Spatial Covariation in Survival Rates of Northeast Pacific Chum Salmon. Transactions of the American Fisheries Society 131:343–363.</w:t>
      </w:r>
    </w:p>
    <w:p w14:paraId="293C952B" w14:textId="77777777" w:rsidR="00526F5D" w:rsidRPr="00526F5D" w:rsidRDefault="00526F5D" w:rsidP="00526F5D">
      <w:pPr>
        <w:pStyle w:val="Bibliography"/>
      </w:pPr>
      <w:r w:rsidRPr="00526F5D">
        <w:t>R Core Team (2021) R: A language and environment for statistical computing. R version 4.1.2.</w:t>
      </w:r>
    </w:p>
    <w:p w14:paraId="14335EAD" w14:textId="77777777" w:rsidR="00526F5D" w:rsidRPr="00526F5D" w:rsidRDefault="00526F5D" w:rsidP="00526F5D">
      <w:pPr>
        <w:pStyle w:val="Bibliography"/>
      </w:pPr>
      <w:r w:rsidRPr="00526F5D">
        <w:t>Raymond-Yakoubian J (2009) Climate-Ocean Effects on Chinook Salmon: Local Traditional Knowledge Component. AYK SSI.</w:t>
      </w:r>
    </w:p>
    <w:p w14:paraId="11C3D457" w14:textId="77777777" w:rsidR="00526F5D" w:rsidRPr="00526F5D" w:rsidRDefault="00526F5D" w:rsidP="00526F5D">
      <w:pPr>
        <w:pStyle w:val="Bibliography"/>
      </w:pPr>
      <w:r w:rsidRPr="00526F5D">
        <w:t>Regehr EV, Hostetter NJ, Wilson RR, Rode KD, Martin MS, Converse SJ (2018) Integrated Population Modeling Provides the First Empirical Estimates of Vital Rates and Abundance for Polar Bears in the Chukchi Sea. Sci Rep 8:16780.</w:t>
      </w:r>
    </w:p>
    <w:p w14:paraId="20B5B7A4" w14:textId="77777777" w:rsidR="00526F5D" w:rsidRPr="00526F5D" w:rsidRDefault="00526F5D" w:rsidP="00526F5D">
      <w:pPr>
        <w:pStyle w:val="Bibliography"/>
      </w:pPr>
      <w:r w:rsidRPr="00526F5D">
        <w:t>Ruggerone GT, Agler BA, Nielsen JL (2012) Evidence for competition at sea between Norton Sound chum salmon and Asian hatchery chum salmon. Environ Biol Fish 94:149–163.</w:t>
      </w:r>
    </w:p>
    <w:p w14:paraId="7652E498" w14:textId="77777777" w:rsidR="00526F5D" w:rsidRPr="00526F5D" w:rsidRDefault="00526F5D" w:rsidP="00526F5D">
      <w:pPr>
        <w:pStyle w:val="Bibliography"/>
      </w:pPr>
      <w:r w:rsidRPr="00526F5D">
        <w:t>Ruggerone GT, Zimmermann M, Myers KW, Nielsen JL, Rogers DE (2003) Competition between Asian pink salmon (Oncorhynchus gorbuscha) and Alaskan sockeye salmon (O. nerka) in the North Pacific Ocean. Fisheries Oceanography 12:209–219.</w:t>
      </w:r>
    </w:p>
    <w:p w14:paraId="65188923" w14:textId="77777777" w:rsidR="00526F5D" w:rsidRPr="00526F5D" w:rsidRDefault="00526F5D" w:rsidP="00526F5D">
      <w:pPr>
        <w:pStyle w:val="Bibliography"/>
      </w:pPr>
      <w:r w:rsidRPr="00526F5D">
        <w:t>Schaub M, Abadi F (2011) Integrated population models: a novel analysis framework for deeper insights into population dynamics. J Ornithol 152:227–237.</w:t>
      </w:r>
    </w:p>
    <w:p w14:paraId="7951EF89" w14:textId="77777777" w:rsidR="00526F5D" w:rsidRPr="00526F5D" w:rsidRDefault="00526F5D" w:rsidP="00526F5D">
      <w:pPr>
        <w:pStyle w:val="Bibliography"/>
      </w:pPr>
      <w:r w:rsidRPr="00526F5D">
        <w:lastRenderedPageBreak/>
        <w:t>Scheuerell M, Ruff C, Anderson J, Beamer E (2020) An integrated population model for estimating the relative effects of natural and anthropogenic factors on a threatened population of steelhead trout. Journal of Applied Ecology 58.</w:t>
      </w:r>
    </w:p>
    <w:p w14:paraId="575F4338" w14:textId="77777777" w:rsidR="00526F5D" w:rsidRPr="00526F5D" w:rsidRDefault="00526F5D" w:rsidP="00526F5D">
      <w:pPr>
        <w:pStyle w:val="Bibliography"/>
      </w:pPr>
      <w:r w:rsidRPr="00526F5D">
        <w:t>Stan Development Team (2024) RStan: the R interface to Stan. R package version 2.26.24.</w:t>
      </w:r>
    </w:p>
    <w:p w14:paraId="7CA29D1F" w14:textId="77777777" w:rsidR="00526F5D" w:rsidRPr="00526F5D" w:rsidRDefault="00526F5D" w:rsidP="00526F5D">
      <w:pPr>
        <w:pStyle w:val="Bibliography"/>
      </w:pPr>
      <w:r w:rsidRPr="00526F5D">
        <w:t>Thorson JT (2019) Guidance for decisions using the Vector Autoregressive Spatio-Temporal (VAST) package in stock, ecosystem, habitat and climate assessments. Fisheries Research 210:143–161.</w:t>
      </w:r>
    </w:p>
    <w:p w14:paraId="0572B00B" w14:textId="77777777" w:rsidR="00526F5D" w:rsidRPr="00526F5D" w:rsidRDefault="00526F5D" w:rsidP="00526F5D">
      <w:pPr>
        <w:pStyle w:val="Bibliography"/>
      </w:pPr>
      <w:r w:rsidRPr="00526F5D">
        <w:t>United States and Canada Joint Technical Committee (2024) Yukon River Salmon 2023 Season Summary and 2024 Season Outlook.</w:t>
      </w:r>
    </w:p>
    <w:p w14:paraId="657F9934" w14:textId="5CEC5A35"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B06"/>
    <w:rsid w:val="00020CA6"/>
    <w:rsid w:val="0002509A"/>
    <w:rsid w:val="00026A48"/>
    <w:rsid w:val="00027BFA"/>
    <w:rsid w:val="000303B0"/>
    <w:rsid w:val="00030642"/>
    <w:rsid w:val="000400A0"/>
    <w:rsid w:val="00040BCA"/>
    <w:rsid w:val="00040C13"/>
    <w:rsid w:val="00044F05"/>
    <w:rsid w:val="00056FF6"/>
    <w:rsid w:val="0005752E"/>
    <w:rsid w:val="00063EE3"/>
    <w:rsid w:val="00065521"/>
    <w:rsid w:val="000659EB"/>
    <w:rsid w:val="00066E44"/>
    <w:rsid w:val="00075B72"/>
    <w:rsid w:val="00076CD3"/>
    <w:rsid w:val="00081562"/>
    <w:rsid w:val="000836D7"/>
    <w:rsid w:val="00084B70"/>
    <w:rsid w:val="00085D11"/>
    <w:rsid w:val="00086AE1"/>
    <w:rsid w:val="00093146"/>
    <w:rsid w:val="000975C4"/>
    <w:rsid w:val="00097D9B"/>
    <w:rsid w:val="000A512E"/>
    <w:rsid w:val="000A6500"/>
    <w:rsid w:val="000B059D"/>
    <w:rsid w:val="000B081F"/>
    <w:rsid w:val="000B13D6"/>
    <w:rsid w:val="000B1F2A"/>
    <w:rsid w:val="000B5C5D"/>
    <w:rsid w:val="000B71A6"/>
    <w:rsid w:val="000C0559"/>
    <w:rsid w:val="000C2B9E"/>
    <w:rsid w:val="000D2233"/>
    <w:rsid w:val="000D22DB"/>
    <w:rsid w:val="000D5716"/>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27A5F"/>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4CF6"/>
    <w:rsid w:val="00195882"/>
    <w:rsid w:val="001971FB"/>
    <w:rsid w:val="001979C4"/>
    <w:rsid w:val="001A1252"/>
    <w:rsid w:val="001A20B5"/>
    <w:rsid w:val="001A3C64"/>
    <w:rsid w:val="001B0AD2"/>
    <w:rsid w:val="001B155D"/>
    <w:rsid w:val="001C3032"/>
    <w:rsid w:val="001C726B"/>
    <w:rsid w:val="001D2787"/>
    <w:rsid w:val="001D2879"/>
    <w:rsid w:val="001D2C1A"/>
    <w:rsid w:val="001D6C5A"/>
    <w:rsid w:val="001E04BC"/>
    <w:rsid w:val="001E11C7"/>
    <w:rsid w:val="001E4808"/>
    <w:rsid w:val="001E791E"/>
    <w:rsid w:val="001F7BBD"/>
    <w:rsid w:val="0020019D"/>
    <w:rsid w:val="00202E26"/>
    <w:rsid w:val="00211C57"/>
    <w:rsid w:val="00212C5F"/>
    <w:rsid w:val="00213D47"/>
    <w:rsid w:val="00214492"/>
    <w:rsid w:val="002174C3"/>
    <w:rsid w:val="002205F1"/>
    <w:rsid w:val="002222F6"/>
    <w:rsid w:val="00224EDA"/>
    <w:rsid w:val="00230037"/>
    <w:rsid w:val="00231FF0"/>
    <w:rsid w:val="00233417"/>
    <w:rsid w:val="00240AE4"/>
    <w:rsid w:val="002424E3"/>
    <w:rsid w:val="002439B3"/>
    <w:rsid w:val="002446DF"/>
    <w:rsid w:val="002473E7"/>
    <w:rsid w:val="002476C1"/>
    <w:rsid w:val="00247C95"/>
    <w:rsid w:val="0025051E"/>
    <w:rsid w:val="002511C2"/>
    <w:rsid w:val="00251C9A"/>
    <w:rsid w:val="002525CA"/>
    <w:rsid w:val="002566F2"/>
    <w:rsid w:val="002569D5"/>
    <w:rsid w:val="00257ACD"/>
    <w:rsid w:val="00262131"/>
    <w:rsid w:val="00262415"/>
    <w:rsid w:val="00263F3B"/>
    <w:rsid w:val="0027093F"/>
    <w:rsid w:val="002761EE"/>
    <w:rsid w:val="00286587"/>
    <w:rsid w:val="00290DFC"/>
    <w:rsid w:val="0029518D"/>
    <w:rsid w:val="00296632"/>
    <w:rsid w:val="002A165C"/>
    <w:rsid w:val="002A359C"/>
    <w:rsid w:val="002A570C"/>
    <w:rsid w:val="002A663C"/>
    <w:rsid w:val="002B0978"/>
    <w:rsid w:val="002B3CD2"/>
    <w:rsid w:val="002B497A"/>
    <w:rsid w:val="002C3A62"/>
    <w:rsid w:val="002C4E3D"/>
    <w:rsid w:val="002C695A"/>
    <w:rsid w:val="002D085C"/>
    <w:rsid w:val="002D2452"/>
    <w:rsid w:val="002D73EA"/>
    <w:rsid w:val="002D7659"/>
    <w:rsid w:val="002E2AEE"/>
    <w:rsid w:val="002E5979"/>
    <w:rsid w:val="002F6207"/>
    <w:rsid w:val="002F6D81"/>
    <w:rsid w:val="003000AC"/>
    <w:rsid w:val="00302955"/>
    <w:rsid w:val="00313648"/>
    <w:rsid w:val="00314A1E"/>
    <w:rsid w:val="00316CF2"/>
    <w:rsid w:val="00321F5A"/>
    <w:rsid w:val="0032401E"/>
    <w:rsid w:val="00327309"/>
    <w:rsid w:val="0033134A"/>
    <w:rsid w:val="00333BAC"/>
    <w:rsid w:val="00343398"/>
    <w:rsid w:val="00343D1F"/>
    <w:rsid w:val="00345AEA"/>
    <w:rsid w:val="00351DDC"/>
    <w:rsid w:val="00354D85"/>
    <w:rsid w:val="00355FE5"/>
    <w:rsid w:val="003564E4"/>
    <w:rsid w:val="003567ED"/>
    <w:rsid w:val="00356E89"/>
    <w:rsid w:val="00361875"/>
    <w:rsid w:val="00362C50"/>
    <w:rsid w:val="00366365"/>
    <w:rsid w:val="003820DD"/>
    <w:rsid w:val="0038243B"/>
    <w:rsid w:val="0038279E"/>
    <w:rsid w:val="00382AE1"/>
    <w:rsid w:val="00382C08"/>
    <w:rsid w:val="00383770"/>
    <w:rsid w:val="00384418"/>
    <w:rsid w:val="00384D79"/>
    <w:rsid w:val="003860E6"/>
    <w:rsid w:val="00391200"/>
    <w:rsid w:val="00391CBD"/>
    <w:rsid w:val="003927A4"/>
    <w:rsid w:val="00395A14"/>
    <w:rsid w:val="00397371"/>
    <w:rsid w:val="003979CC"/>
    <w:rsid w:val="003A0A9C"/>
    <w:rsid w:val="003A11BE"/>
    <w:rsid w:val="003A136E"/>
    <w:rsid w:val="003A28C6"/>
    <w:rsid w:val="003B03EA"/>
    <w:rsid w:val="003B2192"/>
    <w:rsid w:val="003B2855"/>
    <w:rsid w:val="003B54AF"/>
    <w:rsid w:val="003B65AB"/>
    <w:rsid w:val="003B708B"/>
    <w:rsid w:val="003C26FA"/>
    <w:rsid w:val="003C426C"/>
    <w:rsid w:val="003C439E"/>
    <w:rsid w:val="003C5330"/>
    <w:rsid w:val="003C5728"/>
    <w:rsid w:val="003C7670"/>
    <w:rsid w:val="003D4E2E"/>
    <w:rsid w:val="003E1EB4"/>
    <w:rsid w:val="003E30EB"/>
    <w:rsid w:val="003E55AE"/>
    <w:rsid w:val="003F1961"/>
    <w:rsid w:val="00401925"/>
    <w:rsid w:val="0040582A"/>
    <w:rsid w:val="0040697C"/>
    <w:rsid w:val="00411072"/>
    <w:rsid w:val="004111F4"/>
    <w:rsid w:val="00414F30"/>
    <w:rsid w:val="00416249"/>
    <w:rsid w:val="00416CDC"/>
    <w:rsid w:val="00421525"/>
    <w:rsid w:val="00421E2B"/>
    <w:rsid w:val="004224FD"/>
    <w:rsid w:val="00424878"/>
    <w:rsid w:val="00425829"/>
    <w:rsid w:val="00425EF4"/>
    <w:rsid w:val="00430714"/>
    <w:rsid w:val="00434BB7"/>
    <w:rsid w:val="00436392"/>
    <w:rsid w:val="00443D23"/>
    <w:rsid w:val="004468E1"/>
    <w:rsid w:val="00451A3B"/>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446"/>
    <w:rsid w:val="004A4A3B"/>
    <w:rsid w:val="004B0011"/>
    <w:rsid w:val="004B4BED"/>
    <w:rsid w:val="004C081E"/>
    <w:rsid w:val="004C2627"/>
    <w:rsid w:val="004D30D4"/>
    <w:rsid w:val="004D36A2"/>
    <w:rsid w:val="004D3CDC"/>
    <w:rsid w:val="004D4DBE"/>
    <w:rsid w:val="004E01CD"/>
    <w:rsid w:val="004E31EA"/>
    <w:rsid w:val="004E36E9"/>
    <w:rsid w:val="004E54A7"/>
    <w:rsid w:val="004F0DE5"/>
    <w:rsid w:val="004F1B6D"/>
    <w:rsid w:val="004F1FB4"/>
    <w:rsid w:val="004F4BAB"/>
    <w:rsid w:val="004F527E"/>
    <w:rsid w:val="004F7AB1"/>
    <w:rsid w:val="00501AAD"/>
    <w:rsid w:val="005044C4"/>
    <w:rsid w:val="00511D8D"/>
    <w:rsid w:val="00516445"/>
    <w:rsid w:val="00526F5D"/>
    <w:rsid w:val="00527EA6"/>
    <w:rsid w:val="00527F71"/>
    <w:rsid w:val="005310D7"/>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08DB"/>
    <w:rsid w:val="005733E0"/>
    <w:rsid w:val="00575B6A"/>
    <w:rsid w:val="0058118C"/>
    <w:rsid w:val="00591373"/>
    <w:rsid w:val="00592CA8"/>
    <w:rsid w:val="00594DC0"/>
    <w:rsid w:val="00595317"/>
    <w:rsid w:val="005A2EDB"/>
    <w:rsid w:val="005A3A53"/>
    <w:rsid w:val="005A41BE"/>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590"/>
    <w:rsid w:val="00616F3B"/>
    <w:rsid w:val="006177AA"/>
    <w:rsid w:val="00617924"/>
    <w:rsid w:val="006223FC"/>
    <w:rsid w:val="006331AC"/>
    <w:rsid w:val="0063453E"/>
    <w:rsid w:val="00642880"/>
    <w:rsid w:val="00644052"/>
    <w:rsid w:val="0065585C"/>
    <w:rsid w:val="00656FA0"/>
    <w:rsid w:val="00665430"/>
    <w:rsid w:val="00666846"/>
    <w:rsid w:val="006752E7"/>
    <w:rsid w:val="00675D7A"/>
    <w:rsid w:val="006760C9"/>
    <w:rsid w:val="0068152C"/>
    <w:rsid w:val="00684ACE"/>
    <w:rsid w:val="00685C0F"/>
    <w:rsid w:val="00692452"/>
    <w:rsid w:val="00694679"/>
    <w:rsid w:val="00695CD8"/>
    <w:rsid w:val="006979BD"/>
    <w:rsid w:val="006A5EA3"/>
    <w:rsid w:val="006B1636"/>
    <w:rsid w:val="006B367F"/>
    <w:rsid w:val="006B6AF1"/>
    <w:rsid w:val="006B7301"/>
    <w:rsid w:val="006B7EB9"/>
    <w:rsid w:val="006C0AE9"/>
    <w:rsid w:val="006D07F9"/>
    <w:rsid w:val="006D59F5"/>
    <w:rsid w:val="006D5A52"/>
    <w:rsid w:val="006E0F8B"/>
    <w:rsid w:val="006E1DC1"/>
    <w:rsid w:val="006E31CC"/>
    <w:rsid w:val="006E4980"/>
    <w:rsid w:val="006E673B"/>
    <w:rsid w:val="006E741F"/>
    <w:rsid w:val="006E7501"/>
    <w:rsid w:val="006F0A9D"/>
    <w:rsid w:val="006F0B1A"/>
    <w:rsid w:val="006F1374"/>
    <w:rsid w:val="006F4632"/>
    <w:rsid w:val="006F6AE6"/>
    <w:rsid w:val="00700136"/>
    <w:rsid w:val="0070147F"/>
    <w:rsid w:val="00702D2C"/>
    <w:rsid w:val="00703833"/>
    <w:rsid w:val="0070480A"/>
    <w:rsid w:val="00707574"/>
    <w:rsid w:val="00713B67"/>
    <w:rsid w:val="00720522"/>
    <w:rsid w:val="00720B2A"/>
    <w:rsid w:val="0072113E"/>
    <w:rsid w:val="0072270B"/>
    <w:rsid w:val="00722CB1"/>
    <w:rsid w:val="00727CBE"/>
    <w:rsid w:val="00730124"/>
    <w:rsid w:val="00731C00"/>
    <w:rsid w:val="007362E2"/>
    <w:rsid w:val="0074673B"/>
    <w:rsid w:val="007501AB"/>
    <w:rsid w:val="00754A3F"/>
    <w:rsid w:val="00756434"/>
    <w:rsid w:val="007577FA"/>
    <w:rsid w:val="0076194C"/>
    <w:rsid w:val="00765F20"/>
    <w:rsid w:val="00771015"/>
    <w:rsid w:val="00771106"/>
    <w:rsid w:val="00771BCC"/>
    <w:rsid w:val="00774313"/>
    <w:rsid w:val="00776A7E"/>
    <w:rsid w:val="00780699"/>
    <w:rsid w:val="0078533F"/>
    <w:rsid w:val="00791424"/>
    <w:rsid w:val="00791ED3"/>
    <w:rsid w:val="007979D4"/>
    <w:rsid w:val="007A4C86"/>
    <w:rsid w:val="007A4DF9"/>
    <w:rsid w:val="007A5FD1"/>
    <w:rsid w:val="007A6B6A"/>
    <w:rsid w:val="007B4332"/>
    <w:rsid w:val="007B5C82"/>
    <w:rsid w:val="007B7DBF"/>
    <w:rsid w:val="007C0CB3"/>
    <w:rsid w:val="007C2881"/>
    <w:rsid w:val="007C2F23"/>
    <w:rsid w:val="007D0998"/>
    <w:rsid w:val="007D35C8"/>
    <w:rsid w:val="007D3E20"/>
    <w:rsid w:val="007D7E87"/>
    <w:rsid w:val="007E0BFC"/>
    <w:rsid w:val="007E47F5"/>
    <w:rsid w:val="007F1400"/>
    <w:rsid w:val="007F32E1"/>
    <w:rsid w:val="007F4B3D"/>
    <w:rsid w:val="00800666"/>
    <w:rsid w:val="008027BE"/>
    <w:rsid w:val="0080497D"/>
    <w:rsid w:val="00806439"/>
    <w:rsid w:val="00811DC9"/>
    <w:rsid w:val="0081320A"/>
    <w:rsid w:val="00815178"/>
    <w:rsid w:val="0081674D"/>
    <w:rsid w:val="00817395"/>
    <w:rsid w:val="008202C2"/>
    <w:rsid w:val="008219BE"/>
    <w:rsid w:val="00830DCE"/>
    <w:rsid w:val="0083170A"/>
    <w:rsid w:val="00833AD9"/>
    <w:rsid w:val="008341AE"/>
    <w:rsid w:val="0083749F"/>
    <w:rsid w:val="00837665"/>
    <w:rsid w:val="008432BC"/>
    <w:rsid w:val="00853711"/>
    <w:rsid w:val="00855916"/>
    <w:rsid w:val="008638C6"/>
    <w:rsid w:val="00866988"/>
    <w:rsid w:val="00871901"/>
    <w:rsid w:val="0087369C"/>
    <w:rsid w:val="0087430F"/>
    <w:rsid w:val="008759C5"/>
    <w:rsid w:val="008831F2"/>
    <w:rsid w:val="00883862"/>
    <w:rsid w:val="00885339"/>
    <w:rsid w:val="008854EA"/>
    <w:rsid w:val="00891245"/>
    <w:rsid w:val="00892B26"/>
    <w:rsid w:val="008950B4"/>
    <w:rsid w:val="008A2CB7"/>
    <w:rsid w:val="008B246F"/>
    <w:rsid w:val="008B3857"/>
    <w:rsid w:val="008B68D8"/>
    <w:rsid w:val="008B7517"/>
    <w:rsid w:val="008C2A84"/>
    <w:rsid w:val="008D18D8"/>
    <w:rsid w:val="008D3D26"/>
    <w:rsid w:val="008D50E3"/>
    <w:rsid w:val="008D6F40"/>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3D37"/>
    <w:rsid w:val="009C436A"/>
    <w:rsid w:val="009C5AD7"/>
    <w:rsid w:val="009C6721"/>
    <w:rsid w:val="009D0AFF"/>
    <w:rsid w:val="009D19E4"/>
    <w:rsid w:val="009D1BCE"/>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23A47"/>
    <w:rsid w:val="00A374BB"/>
    <w:rsid w:val="00A37912"/>
    <w:rsid w:val="00A40711"/>
    <w:rsid w:val="00A4279E"/>
    <w:rsid w:val="00A427B2"/>
    <w:rsid w:val="00A42BE1"/>
    <w:rsid w:val="00A45494"/>
    <w:rsid w:val="00A4700F"/>
    <w:rsid w:val="00A4720E"/>
    <w:rsid w:val="00A47644"/>
    <w:rsid w:val="00A52601"/>
    <w:rsid w:val="00A546F0"/>
    <w:rsid w:val="00A70FCA"/>
    <w:rsid w:val="00A71B1B"/>
    <w:rsid w:val="00A75A82"/>
    <w:rsid w:val="00A76D65"/>
    <w:rsid w:val="00A84F11"/>
    <w:rsid w:val="00A8688C"/>
    <w:rsid w:val="00A90A94"/>
    <w:rsid w:val="00A94124"/>
    <w:rsid w:val="00A96760"/>
    <w:rsid w:val="00A97CBC"/>
    <w:rsid w:val="00AA76EB"/>
    <w:rsid w:val="00AB0C80"/>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AF6768"/>
    <w:rsid w:val="00B01843"/>
    <w:rsid w:val="00B04F8F"/>
    <w:rsid w:val="00B050BA"/>
    <w:rsid w:val="00B142F6"/>
    <w:rsid w:val="00B14CC9"/>
    <w:rsid w:val="00B179DE"/>
    <w:rsid w:val="00B24208"/>
    <w:rsid w:val="00B314EE"/>
    <w:rsid w:val="00B32220"/>
    <w:rsid w:val="00B36988"/>
    <w:rsid w:val="00B42B01"/>
    <w:rsid w:val="00B42E77"/>
    <w:rsid w:val="00B44C7B"/>
    <w:rsid w:val="00B471E3"/>
    <w:rsid w:val="00B53371"/>
    <w:rsid w:val="00B6073C"/>
    <w:rsid w:val="00B61A6E"/>
    <w:rsid w:val="00B63B58"/>
    <w:rsid w:val="00B83A9C"/>
    <w:rsid w:val="00B85F75"/>
    <w:rsid w:val="00B87A54"/>
    <w:rsid w:val="00B91050"/>
    <w:rsid w:val="00B92A01"/>
    <w:rsid w:val="00B9454F"/>
    <w:rsid w:val="00B946A1"/>
    <w:rsid w:val="00B952AE"/>
    <w:rsid w:val="00BA4315"/>
    <w:rsid w:val="00BA4383"/>
    <w:rsid w:val="00BA496D"/>
    <w:rsid w:val="00BA7A49"/>
    <w:rsid w:val="00BB0DBB"/>
    <w:rsid w:val="00BB1E7D"/>
    <w:rsid w:val="00BB3403"/>
    <w:rsid w:val="00BB6EC1"/>
    <w:rsid w:val="00BC135B"/>
    <w:rsid w:val="00BC3349"/>
    <w:rsid w:val="00BC4A95"/>
    <w:rsid w:val="00BC5615"/>
    <w:rsid w:val="00BC7018"/>
    <w:rsid w:val="00BD3B85"/>
    <w:rsid w:val="00BD4666"/>
    <w:rsid w:val="00BD4B09"/>
    <w:rsid w:val="00BD5A05"/>
    <w:rsid w:val="00BD6CEE"/>
    <w:rsid w:val="00BD6F38"/>
    <w:rsid w:val="00C01109"/>
    <w:rsid w:val="00C01659"/>
    <w:rsid w:val="00C01805"/>
    <w:rsid w:val="00C029E5"/>
    <w:rsid w:val="00C1013F"/>
    <w:rsid w:val="00C10606"/>
    <w:rsid w:val="00C12B65"/>
    <w:rsid w:val="00C149D1"/>
    <w:rsid w:val="00C2204C"/>
    <w:rsid w:val="00C23FC2"/>
    <w:rsid w:val="00C26929"/>
    <w:rsid w:val="00C41379"/>
    <w:rsid w:val="00C43A4F"/>
    <w:rsid w:val="00C44569"/>
    <w:rsid w:val="00C458A2"/>
    <w:rsid w:val="00C52150"/>
    <w:rsid w:val="00C549B1"/>
    <w:rsid w:val="00C5582D"/>
    <w:rsid w:val="00C55BE8"/>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E629D"/>
    <w:rsid w:val="00CF1294"/>
    <w:rsid w:val="00CF4E5F"/>
    <w:rsid w:val="00D02B3A"/>
    <w:rsid w:val="00D07FA6"/>
    <w:rsid w:val="00D17EDE"/>
    <w:rsid w:val="00D20A78"/>
    <w:rsid w:val="00D24714"/>
    <w:rsid w:val="00D247ED"/>
    <w:rsid w:val="00D26F63"/>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034C4"/>
    <w:rsid w:val="00E10D9D"/>
    <w:rsid w:val="00E20FFC"/>
    <w:rsid w:val="00E32294"/>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15EB5"/>
    <w:rsid w:val="00F1601A"/>
    <w:rsid w:val="00F23860"/>
    <w:rsid w:val="00F2423C"/>
    <w:rsid w:val="00F26750"/>
    <w:rsid w:val="00F2728D"/>
    <w:rsid w:val="00F30517"/>
    <w:rsid w:val="00F33C69"/>
    <w:rsid w:val="00F40940"/>
    <w:rsid w:val="00F4146C"/>
    <w:rsid w:val="00F41728"/>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762C1"/>
    <w:rsid w:val="00F817E7"/>
    <w:rsid w:val="00F82939"/>
    <w:rsid w:val="00F83E77"/>
    <w:rsid w:val="00F8419C"/>
    <w:rsid w:val="00F8475C"/>
    <w:rsid w:val="00F908AF"/>
    <w:rsid w:val="00F921CE"/>
    <w:rsid w:val="00F93840"/>
    <w:rsid w:val="00F96890"/>
    <w:rsid w:val="00FA43BA"/>
    <w:rsid w:val="00FB32D7"/>
    <w:rsid w:val="00FB3475"/>
    <w:rsid w:val="00FB4FDA"/>
    <w:rsid w:val="00FB6D23"/>
    <w:rsid w:val="00FB7612"/>
    <w:rsid w:val="00FC3BB3"/>
    <w:rsid w:val="00FC4D68"/>
    <w:rsid w:val="00FC77D0"/>
    <w:rsid w:val="00FD0E5B"/>
    <w:rsid w:val="00FD215A"/>
    <w:rsid w:val="00FD30F7"/>
    <w:rsid w:val="00FD6295"/>
    <w:rsid w:val="00FE0092"/>
    <w:rsid w:val="00FE272C"/>
    <w:rsid w:val="00FF0DB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19</Pages>
  <Words>41697</Words>
  <Characters>237678</Characters>
  <Application>Microsoft Office Word</Application>
  <DocSecurity>0</DocSecurity>
  <Lines>1980</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89</cp:revision>
  <dcterms:created xsi:type="dcterms:W3CDTF">2025-03-12T17:10:00Z</dcterms:created>
  <dcterms:modified xsi:type="dcterms:W3CDTF">2025-05-16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hxjvELK"/&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